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E91614" w:rsidRDefault="000E29CE" w:rsidP="006B1718">
      <w:pPr>
        <w:pStyle w:val="Title"/>
        <w:jc w:val="center"/>
        <w:rPr>
          <w:i w:val="0"/>
          <w:iCs/>
          <w:sz w:val="68"/>
          <w:szCs w:val="68"/>
        </w:rPr>
      </w:pPr>
      <w:r w:rsidRPr="007641B1">
        <w:rPr>
          <w:i w:val="0"/>
          <w:iCs/>
          <w:sz w:val="68"/>
          <w:szCs w:val="68"/>
        </w:rPr>
        <w:t>Literature Review</w:t>
      </w:r>
    </w:p>
    <w:p w14:paraId="4EEFD537" w14:textId="76F09707" w:rsidR="000E29CE" w:rsidRPr="00E91614" w:rsidRDefault="00DF36C2" w:rsidP="00DF36C2">
      <w:pPr>
        <w:jc w:val="center"/>
      </w:pPr>
      <w:r>
        <w:t>Raufs Dunamalijevs</w:t>
      </w:r>
    </w:p>
    <w:p w14:paraId="0C1414D2" w14:textId="2BB48D35" w:rsidR="00DF36C2" w:rsidRDefault="00DF36C2" w:rsidP="00F613E7"/>
    <w:p w14:paraId="4899E4D9" w14:textId="77777777" w:rsidR="00677698" w:rsidRDefault="00677698" w:rsidP="00F613E7"/>
    <w:sdt>
      <w:sdtPr>
        <w:rPr>
          <w:sz w:val="48"/>
          <w:szCs w:val="48"/>
        </w:rPr>
        <w:id w:val="-865141753"/>
        <w:docPartObj>
          <w:docPartGallery w:val="Table of Contents"/>
          <w:docPartUnique/>
        </w:docPartObj>
      </w:sdtPr>
      <w:sdtEndPr>
        <w:rPr>
          <w:b/>
          <w:bCs/>
          <w:noProof/>
          <w:sz w:val="22"/>
          <w:szCs w:val="24"/>
        </w:rPr>
      </w:sdtEndPr>
      <w:sdtContent>
        <w:p w14:paraId="6A7B463D" w14:textId="25A60EB4" w:rsidR="005F509F" w:rsidRPr="000435A2" w:rsidRDefault="005F509F" w:rsidP="000435A2">
          <w:pPr>
            <w:rPr>
              <w:sz w:val="48"/>
              <w:szCs w:val="48"/>
            </w:rPr>
          </w:pPr>
          <w:r w:rsidRPr="000435A2">
            <w:rPr>
              <w:sz w:val="48"/>
              <w:szCs w:val="48"/>
            </w:rPr>
            <w:t>Contents</w:t>
          </w:r>
        </w:p>
        <w:p w14:paraId="37284B36" w14:textId="77777777" w:rsidR="006B1718" w:rsidRPr="006B1718" w:rsidRDefault="006B1718" w:rsidP="006B1718">
          <w:pPr>
            <w:rPr>
              <w:lang w:val="en-US"/>
            </w:rPr>
          </w:pPr>
        </w:p>
        <w:p w14:paraId="0555584D" w14:textId="2BDA4300" w:rsidR="00AC3B79"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229877" w:history="1">
            <w:r w:rsidR="00AC3B79" w:rsidRPr="008452EB">
              <w:rPr>
                <w:rStyle w:val="Hyperlink"/>
                <w:noProof/>
              </w:rPr>
              <w:t>1 Introduction</w:t>
            </w:r>
            <w:r w:rsidR="00AC3B79">
              <w:rPr>
                <w:noProof/>
                <w:webHidden/>
              </w:rPr>
              <w:tab/>
            </w:r>
            <w:r w:rsidR="00AC3B79">
              <w:rPr>
                <w:noProof/>
                <w:webHidden/>
              </w:rPr>
              <w:fldChar w:fldCharType="begin"/>
            </w:r>
            <w:r w:rsidR="00AC3B79">
              <w:rPr>
                <w:noProof/>
                <w:webHidden/>
              </w:rPr>
              <w:instrText xml:space="preserve"> PAGEREF _Toc88229877 \h </w:instrText>
            </w:r>
            <w:r w:rsidR="00AC3B79">
              <w:rPr>
                <w:noProof/>
                <w:webHidden/>
              </w:rPr>
            </w:r>
            <w:r w:rsidR="00AC3B79">
              <w:rPr>
                <w:noProof/>
                <w:webHidden/>
              </w:rPr>
              <w:fldChar w:fldCharType="separate"/>
            </w:r>
            <w:r w:rsidR="00AC3B79">
              <w:rPr>
                <w:noProof/>
                <w:webHidden/>
              </w:rPr>
              <w:t>3</w:t>
            </w:r>
            <w:r w:rsidR="00AC3B79">
              <w:rPr>
                <w:noProof/>
                <w:webHidden/>
              </w:rPr>
              <w:fldChar w:fldCharType="end"/>
            </w:r>
          </w:hyperlink>
        </w:p>
        <w:p w14:paraId="36293885" w14:textId="381A5045" w:rsidR="00AC3B79" w:rsidRDefault="00CC3AD1">
          <w:pPr>
            <w:pStyle w:val="TOC1"/>
            <w:tabs>
              <w:tab w:val="right" w:leader="dot" w:pos="9350"/>
            </w:tabs>
            <w:rPr>
              <w:rFonts w:eastAsiaTheme="minorEastAsia" w:cstheme="minorBidi"/>
              <w:b w:val="0"/>
              <w:bCs w:val="0"/>
              <w:caps w:val="0"/>
              <w:noProof/>
              <w:sz w:val="24"/>
              <w:szCs w:val="24"/>
              <w:lang w:eastAsia="en-GB"/>
            </w:rPr>
          </w:pPr>
          <w:hyperlink w:anchor="_Toc88229878" w:history="1">
            <w:r w:rsidR="00AC3B79" w:rsidRPr="008452EB">
              <w:rPr>
                <w:rStyle w:val="Hyperlink"/>
                <w:noProof/>
              </w:rPr>
              <w:t>2 Annealing in Combinatorial Optimisation</w:t>
            </w:r>
            <w:r w:rsidR="00AC3B79">
              <w:rPr>
                <w:noProof/>
                <w:webHidden/>
              </w:rPr>
              <w:tab/>
            </w:r>
            <w:r w:rsidR="00AC3B79">
              <w:rPr>
                <w:noProof/>
                <w:webHidden/>
              </w:rPr>
              <w:fldChar w:fldCharType="begin"/>
            </w:r>
            <w:r w:rsidR="00AC3B79">
              <w:rPr>
                <w:noProof/>
                <w:webHidden/>
              </w:rPr>
              <w:instrText xml:space="preserve"> PAGEREF _Toc88229878 \h </w:instrText>
            </w:r>
            <w:r w:rsidR="00AC3B79">
              <w:rPr>
                <w:noProof/>
                <w:webHidden/>
              </w:rPr>
            </w:r>
            <w:r w:rsidR="00AC3B79">
              <w:rPr>
                <w:noProof/>
                <w:webHidden/>
              </w:rPr>
              <w:fldChar w:fldCharType="separate"/>
            </w:r>
            <w:r w:rsidR="00AC3B79">
              <w:rPr>
                <w:noProof/>
                <w:webHidden/>
              </w:rPr>
              <w:t>4</w:t>
            </w:r>
            <w:r w:rsidR="00AC3B79">
              <w:rPr>
                <w:noProof/>
                <w:webHidden/>
              </w:rPr>
              <w:fldChar w:fldCharType="end"/>
            </w:r>
          </w:hyperlink>
        </w:p>
        <w:p w14:paraId="666A2925" w14:textId="115CB80D" w:rsidR="00AC3B79" w:rsidRDefault="00CC3AD1">
          <w:pPr>
            <w:pStyle w:val="TOC2"/>
            <w:tabs>
              <w:tab w:val="right" w:leader="dot" w:pos="9350"/>
            </w:tabs>
            <w:rPr>
              <w:rFonts w:eastAsiaTheme="minorEastAsia" w:cstheme="minorBidi"/>
              <w:smallCaps w:val="0"/>
              <w:noProof/>
              <w:sz w:val="24"/>
              <w:szCs w:val="24"/>
              <w:lang w:eastAsia="en-GB"/>
            </w:rPr>
          </w:pPr>
          <w:hyperlink w:anchor="_Toc88229879" w:history="1">
            <w:r w:rsidR="00AC3B79" w:rsidRPr="008452EB">
              <w:rPr>
                <w:rStyle w:val="Hyperlink"/>
                <w:noProof/>
              </w:rPr>
              <w:t>2.1 Annealing</w:t>
            </w:r>
            <w:r w:rsidR="00AC3B79">
              <w:rPr>
                <w:noProof/>
                <w:webHidden/>
              </w:rPr>
              <w:tab/>
            </w:r>
            <w:r w:rsidR="00AC3B79">
              <w:rPr>
                <w:noProof/>
                <w:webHidden/>
              </w:rPr>
              <w:fldChar w:fldCharType="begin"/>
            </w:r>
            <w:r w:rsidR="00AC3B79">
              <w:rPr>
                <w:noProof/>
                <w:webHidden/>
              </w:rPr>
              <w:instrText xml:space="preserve"> PAGEREF _Toc88229879 \h </w:instrText>
            </w:r>
            <w:r w:rsidR="00AC3B79">
              <w:rPr>
                <w:noProof/>
                <w:webHidden/>
              </w:rPr>
            </w:r>
            <w:r w:rsidR="00AC3B79">
              <w:rPr>
                <w:noProof/>
                <w:webHidden/>
              </w:rPr>
              <w:fldChar w:fldCharType="separate"/>
            </w:r>
            <w:r w:rsidR="00AC3B79">
              <w:rPr>
                <w:noProof/>
                <w:webHidden/>
              </w:rPr>
              <w:t>4</w:t>
            </w:r>
            <w:r w:rsidR="00AC3B79">
              <w:rPr>
                <w:noProof/>
                <w:webHidden/>
              </w:rPr>
              <w:fldChar w:fldCharType="end"/>
            </w:r>
          </w:hyperlink>
        </w:p>
        <w:p w14:paraId="11B960B0" w14:textId="4B9FC4AA" w:rsidR="00AC3B79" w:rsidRDefault="00CC3AD1">
          <w:pPr>
            <w:pStyle w:val="TOC2"/>
            <w:tabs>
              <w:tab w:val="right" w:leader="dot" w:pos="9350"/>
            </w:tabs>
            <w:rPr>
              <w:rFonts w:eastAsiaTheme="minorEastAsia" w:cstheme="minorBidi"/>
              <w:smallCaps w:val="0"/>
              <w:noProof/>
              <w:sz w:val="24"/>
              <w:szCs w:val="24"/>
              <w:lang w:eastAsia="en-GB"/>
            </w:rPr>
          </w:pPr>
          <w:hyperlink w:anchor="_Toc88229880" w:history="1">
            <w:r w:rsidR="00AC3B79" w:rsidRPr="008452EB">
              <w:rPr>
                <w:rStyle w:val="Hyperlink"/>
                <w:noProof/>
              </w:rPr>
              <w:t>2.2 Simulated Annealing</w:t>
            </w:r>
            <w:r w:rsidR="00AC3B79">
              <w:rPr>
                <w:noProof/>
                <w:webHidden/>
              </w:rPr>
              <w:tab/>
            </w:r>
            <w:r w:rsidR="00AC3B79">
              <w:rPr>
                <w:noProof/>
                <w:webHidden/>
              </w:rPr>
              <w:fldChar w:fldCharType="begin"/>
            </w:r>
            <w:r w:rsidR="00AC3B79">
              <w:rPr>
                <w:noProof/>
                <w:webHidden/>
              </w:rPr>
              <w:instrText xml:space="preserve"> PAGEREF _Toc88229880 \h </w:instrText>
            </w:r>
            <w:r w:rsidR="00AC3B79">
              <w:rPr>
                <w:noProof/>
                <w:webHidden/>
              </w:rPr>
            </w:r>
            <w:r w:rsidR="00AC3B79">
              <w:rPr>
                <w:noProof/>
                <w:webHidden/>
              </w:rPr>
              <w:fldChar w:fldCharType="separate"/>
            </w:r>
            <w:r w:rsidR="00AC3B79">
              <w:rPr>
                <w:noProof/>
                <w:webHidden/>
              </w:rPr>
              <w:t>4</w:t>
            </w:r>
            <w:r w:rsidR="00AC3B79">
              <w:rPr>
                <w:noProof/>
                <w:webHidden/>
              </w:rPr>
              <w:fldChar w:fldCharType="end"/>
            </w:r>
          </w:hyperlink>
        </w:p>
        <w:p w14:paraId="0FBEF72A" w14:textId="39148D5F" w:rsidR="00AC3B79" w:rsidRDefault="00CC3AD1">
          <w:pPr>
            <w:pStyle w:val="TOC2"/>
            <w:tabs>
              <w:tab w:val="right" w:leader="dot" w:pos="9350"/>
            </w:tabs>
            <w:rPr>
              <w:rFonts w:eastAsiaTheme="minorEastAsia" w:cstheme="minorBidi"/>
              <w:smallCaps w:val="0"/>
              <w:noProof/>
              <w:sz w:val="24"/>
              <w:szCs w:val="24"/>
              <w:lang w:eastAsia="en-GB"/>
            </w:rPr>
          </w:pPr>
          <w:hyperlink w:anchor="_Toc88229881" w:history="1">
            <w:r w:rsidR="00AC3B79" w:rsidRPr="008452EB">
              <w:rPr>
                <w:rStyle w:val="Hyperlink"/>
                <w:noProof/>
              </w:rPr>
              <w:t>2.3 Quantum Annealing</w:t>
            </w:r>
            <w:r w:rsidR="00AC3B79">
              <w:rPr>
                <w:noProof/>
                <w:webHidden/>
              </w:rPr>
              <w:tab/>
            </w:r>
            <w:r w:rsidR="00AC3B79">
              <w:rPr>
                <w:noProof/>
                <w:webHidden/>
              </w:rPr>
              <w:fldChar w:fldCharType="begin"/>
            </w:r>
            <w:r w:rsidR="00AC3B79">
              <w:rPr>
                <w:noProof/>
                <w:webHidden/>
              </w:rPr>
              <w:instrText xml:space="preserve"> PAGEREF _Toc88229881 \h </w:instrText>
            </w:r>
            <w:r w:rsidR="00AC3B79">
              <w:rPr>
                <w:noProof/>
                <w:webHidden/>
              </w:rPr>
            </w:r>
            <w:r w:rsidR="00AC3B79">
              <w:rPr>
                <w:noProof/>
                <w:webHidden/>
              </w:rPr>
              <w:fldChar w:fldCharType="separate"/>
            </w:r>
            <w:r w:rsidR="00AC3B79">
              <w:rPr>
                <w:noProof/>
                <w:webHidden/>
              </w:rPr>
              <w:t>5</w:t>
            </w:r>
            <w:r w:rsidR="00AC3B79">
              <w:rPr>
                <w:noProof/>
                <w:webHidden/>
              </w:rPr>
              <w:fldChar w:fldCharType="end"/>
            </w:r>
          </w:hyperlink>
        </w:p>
        <w:p w14:paraId="2C1CB4B7" w14:textId="6E973D76" w:rsidR="00AC3B79" w:rsidRDefault="00CC3AD1">
          <w:pPr>
            <w:pStyle w:val="TOC2"/>
            <w:tabs>
              <w:tab w:val="right" w:leader="dot" w:pos="9350"/>
            </w:tabs>
            <w:rPr>
              <w:rFonts w:eastAsiaTheme="minorEastAsia" w:cstheme="minorBidi"/>
              <w:smallCaps w:val="0"/>
              <w:noProof/>
              <w:sz w:val="24"/>
              <w:szCs w:val="24"/>
              <w:lang w:eastAsia="en-GB"/>
            </w:rPr>
          </w:pPr>
          <w:hyperlink w:anchor="_Toc88229882" w:history="1">
            <w:r w:rsidR="00AC3B79" w:rsidRPr="008452EB">
              <w:rPr>
                <w:rStyle w:val="Hyperlink"/>
                <w:noProof/>
              </w:rPr>
              <w:t>2.4 Digital Annealer</w:t>
            </w:r>
            <w:r w:rsidR="00AC3B79">
              <w:rPr>
                <w:noProof/>
                <w:webHidden/>
              </w:rPr>
              <w:tab/>
            </w:r>
            <w:r w:rsidR="00AC3B79">
              <w:rPr>
                <w:noProof/>
                <w:webHidden/>
              </w:rPr>
              <w:fldChar w:fldCharType="begin"/>
            </w:r>
            <w:r w:rsidR="00AC3B79">
              <w:rPr>
                <w:noProof/>
                <w:webHidden/>
              </w:rPr>
              <w:instrText xml:space="preserve"> PAGEREF _Toc88229882 \h </w:instrText>
            </w:r>
            <w:r w:rsidR="00AC3B79">
              <w:rPr>
                <w:noProof/>
                <w:webHidden/>
              </w:rPr>
            </w:r>
            <w:r w:rsidR="00AC3B79">
              <w:rPr>
                <w:noProof/>
                <w:webHidden/>
              </w:rPr>
              <w:fldChar w:fldCharType="separate"/>
            </w:r>
            <w:r w:rsidR="00AC3B79">
              <w:rPr>
                <w:noProof/>
                <w:webHidden/>
              </w:rPr>
              <w:t>6</w:t>
            </w:r>
            <w:r w:rsidR="00AC3B79">
              <w:rPr>
                <w:noProof/>
                <w:webHidden/>
              </w:rPr>
              <w:fldChar w:fldCharType="end"/>
            </w:r>
          </w:hyperlink>
        </w:p>
        <w:p w14:paraId="644D9BA2" w14:textId="6F269FA5" w:rsidR="00AC3B79" w:rsidRDefault="00CC3AD1">
          <w:pPr>
            <w:pStyle w:val="TOC1"/>
            <w:tabs>
              <w:tab w:val="right" w:leader="dot" w:pos="9350"/>
            </w:tabs>
            <w:rPr>
              <w:rFonts w:eastAsiaTheme="minorEastAsia" w:cstheme="minorBidi"/>
              <w:b w:val="0"/>
              <w:bCs w:val="0"/>
              <w:caps w:val="0"/>
              <w:noProof/>
              <w:sz w:val="24"/>
              <w:szCs w:val="24"/>
              <w:lang w:eastAsia="en-GB"/>
            </w:rPr>
          </w:pPr>
          <w:hyperlink w:anchor="_Toc88229883" w:history="1">
            <w:r w:rsidR="00AC3B79" w:rsidRPr="008452EB">
              <w:rPr>
                <w:rStyle w:val="Hyperlink"/>
                <w:noProof/>
              </w:rPr>
              <w:t>3 QUBO</w:t>
            </w:r>
            <w:r w:rsidR="00AC3B79">
              <w:rPr>
                <w:noProof/>
                <w:webHidden/>
              </w:rPr>
              <w:tab/>
            </w:r>
            <w:r w:rsidR="00AC3B79">
              <w:rPr>
                <w:noProof/>
                <w:webHidden/>
              </w:rPr>
              <w:fldChar w:fldCharType="begin"/>
            </w:r>
            <w:r w:rsidR="00AC3B79">
              <w:rPr>
                <w:noProof/>
                <w:webHidden/>
              </w:rPr>
              <w:instrText xml:space="preserve"> PAGEREF _Toc88229883 \h </w:instrText>
            </w:r>
            <w:r w:rsidR="00AC3B79">
              <w:rPr>
                <w:noProof/>
                <w:webHidden/>
              </w:rPr>
            </w:r>
            <w:r w:rsidR="00AC3B79">
              <w:rPr>
                <w:noProof/>
                <w:webHidden/>
              </w:rPr>
              <w:fldChar w:fldCharType="separate"/>
            </w:r>
            <w:r w:rsidR="00AC3B79">
              <w:rPr>
                <w:noProof/>
                <w:webHidden/>
              </w:rPr>
              <w:t>8</w:t>
            </w:r>
            <w:r w:rsidR="00AC3B79">
              <w:rPr>
                <w:noProof/>
                <w:webHidden/>
              </w:rPr>
              <w:fldChar w:fldCharType="end"/>
            </w:r>
          </w:hyperlink>
        </w:p>
        <w:p w14:paraId="105876D0" w14:textId="6F00A3F5" w:rsidR="00AC3B79" w:rsidRDefault="00CC3AD1">
          <w:pPr>
            <w:pStyle w:val="TOC2"/>
            <w:tabs>
              <w:tab w:val="right" w:leader="dot" w:pos="9350"/>
            </w:tabs>
            <w:rPr>
              <w:rFonts w:eastAsiaTheme="minorEastAsia" w:cstheme="minorBidi"/>
              <w:smallCaps w:val="0"/>
              <w:noProof/>
              <w:sz w:val="24"/>
              <w:szCs w:val="24"/>
              <w:lang w:eastAsia="en-GB"/>
            </w:rPr>
          </w:pPr>
          <w:hyperlink w:anchor="_Toc88229884" w:history="1">
            <w:r w:rsidR="00AC3B79" w:rsidRPr="008452EB">
              <w:rPr>
                <w:rStyle w:val="Hyperlink"/>
                <w:noProof/>
              </w:rPr>
              <w:t>3.1 QUBO Model</w:t>
            </w:r>
            <w:r w:rsidR="00AC3B79">
              <w:rPr>
                <w:noProof/>
                <w:webHidden/>
              </w:rPr>
              <w:tab/>
            </w:r>
            <w:r w:rsidR="00AC3B79">
              <w:rPr>
                <w:noProof/>
                <w:webHidden/>
              </w:rPr>
              <w:fldChar w:fldCharType="begin"/>
            </w:r>
            <w:r w:rsidR="00AC3B79">
              <w:rPr>
                <w:noProof/>
                <w:webHidden/>
              </w:rPr>
              <w:instrText xml:space="preserve"> PAGEREF _Toc88229884 \h </w:instrText>
            </w:r>
            <w:r w:rsidR="00AC3B79">
              <w:rPr>
                <w:noProof/>
                <w:webHidden/>
              </w:rPr>
            </w:r>
            <w:r w:rsidR="00AC3B79">
              <w:rPr>
                <w:noProof/>
                <w:webHidden/>
              </w:rPr>
              <w:fldChar w:fldCharType="separate"/>
            </w:r>
            <w:r w:rsidR="00AC3B79">
              <w:rPr>
                <w:noProof/>
                <w:webHidden/>
              </w:rPr>
              <w:t>8</w:t>
            </w:r>
            <w:r w:rsidR="00AC3B79">
              <w:rPr>
                <w:noProof/>
                <w:webHidden/>
              </w:rPr>
              <w:fldChar w:fldCharType="end"/>
            </w:r>
          </w:hyperlink>
        </w:p>
        <w:p w14:paraId="2CD2BEB0" w14:textId="27CE9292" w:rsidR="00AC3B79" w:rsidRDefault="00CC3AD1">
          <w:pPr>
            <w:pStyle w:val="TOC2"/>
            <w:tabs>
              <w:tab w:val="right" w:leader="dot" w:pos="9350"/>
            </w:tabs>
            <w:rPr>
              <w:rFonts w:eastAsiaTheme="minorEastAsia" w:cstheme="minorBidi"/>
              <w:smallCaps w:val="0"/>
              <w:noProof/>
              <w:sz w:val="24"/>
              <w:szCs w:val="24"/>
              <w:lang w:eastAsia="en-GB"/>
            </w:rPr>
          </w:pPr>
          <w:hyperlink w:anchor="_Toc88229885" w:history="1">
            <w:r w:rsidR="00AC3B79" w:rsidRPr="008452EB">
              <w:rPr>
                <w:rStyle w:val="Hyperlink"/>
                <w:noProof/>
              </w:rPr>
              <w:t>3.2 Constraints and Penalties</w:t>
            </w:r>
            <w:r w:rsidR="00AC3B79">
              <w:rPr>
                <w:noProof/>
                <w:webHidden/>
              </w:rPr>
              <w:tab/>
            </w:r>
            <w:r w:rsidR="00AC3B79">
              <w:rPr>
                <w:noProof/>
                <w:webHidden/>
              </w:rPr>
              <w:fldChar w:fldCharType="begin"/>
            </w:r>
            <w:r w:rsidR="00AC3B79">
              <w:rPr>
                <w:noProof/>
                <w:webHidden/>
              </w:rPr>
              <w:instrText xml:space="preserve"> PAGEREF _Toc88229885 \h </w:instrText>
            </w:r>
            <w:r w:rsidR="00AC3B79">
              <w:rPr>
                <w:noProof/>
                <w:webHidden/>
              </w:rPr>
            </w:r>
            <w:r w:rsidR="00AC3B79">
              <w:rPr>
                <w:noProof/>
                <w:webHidden/>
              </w:rPr>
              <w:fldChar w:fldCharType="separate"/>
            </w:r>
            <w:r w:rsidR="00AC3B79">
              <w:rPr>
                <w:noProof/>
                <w:webHidden/>
              </w:rPr>
              <w:t>9</w:t>
            </w:r>
            <w:r w:rsidR="00AC3B79">
              <w:rPr>
                <w:noProof/>
                <w:webHidden/>
              </w:rPr>
              <w:fldChar w:fldCharType="end"/>
            </w:r>
          </w:hyperlink>
        </w:p>
        <w:p w14:paraId="2BEA3776" w14:textId="401DE268" w:rsidR="00AC3B79" w:rsidRDefault="00CC3AD1">
          <w:pPr>
            <w:pStyle w:val="TOC2"/>
            <w:tabs>
              <w:tab w:val="right" w:leader="dot" w:pos="9350"/>
            </w:tabs>
            <w:rPr>
              <w:rFonts w:eastAsiaTheme="minorEastAsia" w:cstheme="minorBidi"/>
              <w:smallCaps w:val="0"/>
              <w:noProof/>
              <w:sz w:val="24"/>
              <w:szCs w:val="24"/>
              <w:lang w:eastAsia="en-GB"/>
            </w:rPr>
          </w:pPr>
          <w:hyperlink w:anchor="_Toc88229886" w:history="1">
            <w:r w:rsidR="00AC3B79" w:rsidRPr="008452EB">
              <w:rPr>
                <w:rStyle w:val="Hyperlink"/>
                <w:noProof/>
              </w:rPr>
              <w:t>3.3 Natural QUBO Formulation</w:t>
            </w:r>
            <w:r w:rsidR="00AC3B79">
              <w:rPr>
                <w:noProof/>
                <w:webHidden/>
              </w:rPr>
              <w:tab/>
            </w:r>
            <w:r w:rsidR="00AC3B79">
              <w:rPr>
                <w:noProof/>
                <w:webHidden/>
              </w:rPr>
              <w:fldChar w:fldCharType="begin"/>
            </w:r>
            <w:r w:rsidR="00AC3B79">
              <w:rPr>
                <w:noProof/>
                <w:webHidden/>
              </w:rPr>
              <w:instrText xml:space="preserve"> PAGEREF _Toc88229886 \h </w:instrText>
            </w:r>
            <w:r w:rsidR="00AC3B79">
              <w:rPr>
                <w:noProof/>
                <w:webHidden/>
              </w:rPr>
            </w:r>
            <w:r w:rsidR="00AC3B79">
              <w:rPr>
                <w:noProof/>
                <w:webHidden/>
              </w:rPr>
              <w:fldChar w:fldCharType="separate"/>
            </w:r>
            <w:r w:rsidR="00AC3B79">
              <w:rPr>
                <w:noProof/>
                <w:webHidden/>
              </w:rPr>
              <w:t>10</w:t>
            </w:r>
            <w:r w:rsidR="00AC3B79">
              <w:rPr>
                <w:noProof/>
                <w:webHidden/>
              </w:rPr>
              <w:fldChar w:fldCharType="end"/>
            </w:r>
          </w:hyperlink>
        </w:p>
        <w:p w14:paraId="535E7552" w14:textId="53F523A3" w:rsidR="00AC3B79" w:rsidRDefault="00CC3AD1">
          <w:pPr>
            <w:pStyle w:val="TOC3"/>
            <w:tabs>
              <w:tab w:val="right" w:leader="dot" w:pos="9350"/>
            </w:tabs>
            <w:rPr>
              <w:rFonts w:eastAsiaTheme="minorEastAsia" w:cstheme="minorBidi"/>
              <w:i w:val="0"/>
              <w:iCs w:val="0"/>
              <w:noProof/>
              <w:sz w:val="24"/>
              <w:szCs w:val="24"/>
              <w:lang w:eastAsia="en-GB"/>
            </w:rPr>
          </w:pPr>
          <w:hyperlink w:anchor="_Toc88229887" w:history="1">
            <w:r w:rsidR="00AC3B79" w:rsidRPr="008452EB">
              <w:rPr>
                <w:rStyle w:val="Hyperlink"/>
                <w:noProof/>
              </w:rPr>
              <w:t>3.3.1 Minimum Vertex Cover</w:t>
            </w:r>
            <w:r w:rsidR="00AC3B79">
              <w:rPr>
                <w:noProof/>
                <w:webHidden/>
              </w:rPr>
              <w:tab/>
            </w:r>
            <w:r w:rsidR="00AC3B79">
              <w:rPr>
                <w:noProof/>
                <w:webHidden/>
              </w:rPr>
              <w:fldChar w:fldCharType="begin"/>
            </w:r>
            <w:r w:rsidR="00AC3B79">
              <w:rPr>
                <w:noProof/>
                <w:webHidden/>
              </w:rPr>
              <w:instrText xml:space="preserve"> PAGEREF _Toc88229887 \h </w:instrText>
            </w:r>
            <w:r w:rsidR="00AC3B79">
              <w:rPr>
                <w:noProof/>
                <w:webHidden/>
              </w:rPr>
            </w:r>
            <w:r w:rsidR="00AC3B79">
              <w:rPr>
                <w:noProof/>
                <w:webHidden/>
              </w:rPr>
              <w:fldChar w:fldCharType="separate"/>
            </w:r>
            <w:r w:rsidR="00AC3B79">
              <w:rPr>
                <w:noProof/>
                <w:webHidden/>
              </w:rPr>
              <w:t>10</w:t>
            </w:r>
            <w:r w:rsidR="00AC3B79">
              <w:rPr>
                <w:noProof/>
                <w:webHidden/>
              </w:rPr>
              <w:fldChar w:fldCharType="end"/>
            </w:r>
          </w:hyperlink>
        </w:p>
        <w:p w14:paraId="69C7A141" w14:textId="47F0A3DC" w:rsidR="00AC3B79" w:rsidRDefault="00CC3AD1">
          <w:pPr>
            <w:pStyle w:val="TOC3"/>
            <w:tabs>
              <w:tab w:val="right" w:leader="dot" w:pos="9350"/>
            </w:tabs>
            <w:rPr>
              <w:rFonts w:eastAsiaTheme="minorEastAsia" w:cstheme="minorBidi"/>
              <w:i w:val="0"/>
              <w:iCs w:val="0"/>
              <w:noProof/>
              <w:sz w:val="24"/>
              <w:szCs w:val="24"/>
              <w:lang w:eastAsia="en-GB"/>
            </w:rPr>
          </w:pPr>
          <w:hyperlink w:anchor="_Toc88229888" w:history="1">
            <w:r w:rsidR="00AC3B79" w:rsidRPr="008452EB">
              <w:rPr>
                <w:rStyle w:val="Hyperlink"/>
                <w:noProof/>
              </w:rPr>
              <w:t>3.3.2 Example Solution</w:t>
            </w:r>
            <w:r w:rsidR="00AC3B79">
              <w:rPr>
                <w:noProof/>
                <w:webHidden/>
              </w:rPr>
              <w:tab/>
            </w:r>
            <w:r w:rsidR="00AC3B79">
              <w:rPr>
                <w:noProof/>
                <w:webHidden/>
              </w:rPr>
              <w:fldChar w:fldCharType="begin"/>
            </w:r>
            <w:r w:rsidR="00AC3B79">
              <w:rPr>
                <w:noProof/>
                <w:webHidden/>
              </w:rPr>
              <w:instrText xml:space="preserve"> PAGEREF _Toc88229888 \h </w:instrText>
            </w:r>
            <w:r w:rsidR="00AC3B79">
              <w:rPr>
                <w:noProof/>
                <w:webHidden/>
              </w:rPr>
            </w:r>
            <w:r w:rsidR="00AC3B79">
              <w:rPr>
                <w:noProof/>
                <w:webHidden/>
              </w:rPr>
              <w:fldChar w:fldCharType="separate"/>
            </w:r>
            <w:r w:rsidR="00AC3B79">
              <w:rPr>
                <w:noProof/>
                <w:webHidden/>
              </w:rPr>
              <w:t>11</w:t>
            </w:r>
            <w:r w:rsidR="00AC3B79">
              <w:rPr>
                <w:noProof/>
                <w:webHidden/>
              </w:rPr>
              <w:fldChar w:fldCharType="end"/>
            </w:r>
          </w:hyperlink>
        </w:p>
        <w:p w14:paraId="2A822BFB" w14:textId="2020DEA4" w:rsidR="00AC3B79" w:rsidRDefault="00CC3AD1">
          <w:pPr>
            <w:pStyle w:val="TOC2"/>
            <w:tabs>
              <w:tab w:val="right" w:leader="dot" w:pos="9350"/>
            </w:tabs>
            <w:rPr>
              <w:rFonts w:eastAsiaTheme="minorEastAsia" w:cstheme="minorBidi"/>
              <w:smallCaps w:val="0"/>
              <w:noProof/>
              <w:sz w:val="24"/>
              <w:szCs w:val="24"/>
              <w:lang w:eastAsia="en-GB"/>
            </w:rPr>
          </w:pPr>
          <w:hyperlink w:anchor="_Toc88229889" w:history="1">
            <w:r w:rsidR="00AC3B79" w:rsidRPr="008452EB">
              <w:rPr>
                <w:rStyle w:val="Hyperlink"/>
                <w:noProof/>
              </w:rPr>
              <w:t>3.4 Non-Natural QUBO Formulation and Slack Variables</w:t>
            </w:r>
            <w:r w:rsidR="00AC3B79">
              <w:rPr>
                <w:noProof/>
                <w:webHidden/>
              </w:rPr>
              <w:tab/>
            </w:r>
            <w:r w:rsidR="00AC3B79">
              <w:rPr>
                <w:noProof/>
                <w:webHidden/>
              </w:rPr>
              <w:fldChar w:fldCharType="begin"/>
            </w:r>
            <w:r w:rsidR="00AC3B79">
              <w:rPr>
                <w:noProof/>
                <w:webHidden/>
              </w:rPr>
              <w:instrText xml:space="preserve"> PAGEREF _Toc88229889 \h </w:instrText>
            </w:r>
            <w:r w:rsidR="00AC3B79">
              <w:rPr>
                <w:noProof/>
                <w:webHidden/>
              </w:rPr>
            </w:r>
            <w:r w:rsidR="00AC3B79">
              <w:rPr>
                <w:noProof/>
                <w:webHidden/>
              </w:rPr>
              <w:fldChar w:fldCharType="separate"/>
            </w:r>
            <w:r w:rsidR="00AC3B79">
              <w:rPr>
                <w:noProof/>
                <w:webHidden/>
              </w:rPr>
              <w:t>12</w:t>
            </w:r>
            <w:r w:rsidR="00AC3B79">
              <w:rPr>
                <w:noProof/>
                <w:webHidden/>
              </w:rPr>
              <w:fldChar w:fldCharType="end"/>
            </w:r>
          </w:hyperlink>
        </w:p>
        <w:p w14:paraId="5EDE0F34" w14:textId="5751F741" w:rsidR="00AC3B79" w:rsidRDefault="00CC3AD1">
          <w:pPr>
            <w:pStyle w:val="TOC3"/>
            <w:tabs>
              <w:tab w:val="right" w:leader="dot" w:pos="9350"/>
            </w:tabs>
            <w:rPr>
              <w:rFonts w:eastAsiaTheme="minorEastAsia" w:cstheme="minorBidi"/>
              <w:i w:val="0"/>
              <w:iCs w:val="0"/>
              <w:noProof/>
              <w:sz w:val="24"/>
              <w:szCs w:val="24"/>
              <w:lang w:eastAsia="en-GB"/>
            </w:rPr>
          </w:pPr>
          <w:hyperlink w:anchor="_Toc88229890" w:history="1">
            <w:r w:rsidR="00AC3B79" w:rsidRPr="008452EB">
              <w:rPr>
                <w:rStyle w:val="Hyperlink"/>
                <w:noProof/>
              </w:rPr>
              <w:t>3.4.1 QUBO Formulation</w:t>
            </w:r>
            <w:r w:rsidR="00AC3B79">
              <w:rPr>
                <w:noProof/>
                <w:webHidden/>
              </w:rPr>
              <w:tab/>
            </w:r>
            <w:r w:rsidR="00AC3B79">
              <w:rPr>
                <w:noProof/>
                <w:webHidden/>
              </w:rPr>
              <w:fldChar w:fldCharType="begin"/>
            </w:r>
            <w:r w:rsidR="00AC3B79">
              <w:rPr>
                <w:noProof/>
                <w:webHidden/>
              </w:rPr>
              <w:instrText xml:space="preserve"> PAGEREF _Toc88229890 \h </w:instrText>
            </w:r>
            <w:r w:rsidR="00AC3B79">
              <w:rPr>
                <w:noProof/>
                <w:webHidden/>
              </w:rPr>
            </w:r>
            <w:r w:rsidR="00AC3B79">
              <w:rPr>
                <w:noProof/>
                <w:webHidden/>
              </w:rPr>
              <w:fldChar w:fldCharType="separate"/>
            </w:r>
            <w:r w:rsidR="00AC3B79">
              <w:rPr>
                <w:noProof/>
                <w:webHidden/>
              </w:rPr>
              <w:t>12</w:t>
            </w:r>
            <w:r w:rsidR="00AC3B79">
              <w:rPr>
                <w:noProof/>
                <w:webHidden/>
              </w:rPr>
              <w:fldChar w:fldCharType="end"/>
            </w:r>
          </w:hyperlink>
        </w:p>
        <w:p w14:paraId="07FA21A0" w14:textId="5291F7EF" w:rsidR="00AC3B79" w:rsidRDefault="00CC3AD1">
          <w:pPr>
            <w:pStyle w:val="TOC3"/>
            <w:tabs>
              <w:tab w:val="right" w:leader="dot" w:pos="9350"/>
            </w:tabs>
            <w:rPr>
              <w:rFonts w:eastAsiaTheme="minorEastAsia" w:cstheme="minorBidi"/>
              <w:i w:val="0"/>
              <w:iCs w:val="0"/>
              <w:noProof/>
              <w:sz w:val="24"/>
              <w:szCs w:val="24"/>
              <w:lang w:eastAsia="en-GB"/>
            </w:rPr>
          </w:pPr>
          <w:hyperlink w:anchor="_Toc88229891" w:history="1">
            <w:r w:rsidR="00AC3B79" w:rsidRPr="008452EB">
              <w:rPr>
                <w:rStyle w:val="Hyperlink"/>
                <w:noProof/>
              </w:rPr>
              <w:t>3.4.2 Slack Variables</w:t>
            </w:r>
            <w:r w:rsidR="00AC3B79">
              <w:rPr>
                <w:noProof/>
                <w:webHidden/>
              </w:rPr>
              <w:tab/>
            </w:r>
            <w:r w:rsidR="00AC3B79">
              <w:rPr>
                <w:noProof/>
                <w:webHidden/>
              </w:rPr>
              <w:fldChar w:fldCharType="begin"/>
            </w:r>
            <w:r w:rsidR="00AC3B79">
              <w:rPr>
                <w:noProof/>
                <w:webHidden/>
              </w:rPr>
              <w:instrText xml:space="preserve"> PAGEREF _Toc88229891 \h </w:instrText>
            </w:r>
            <w:r w:rsidR="00AC3B79">
              <w:rPr>
                <w:noProof/>
                <w:webHidden/>
              </w:rPr>
            </w:r>
            <w:r w:rsidR="00AC3B79">
              <w:rPr>
                <w:noProof/>
                <w:webHidden/>
              </w:rPr>
              <w:fldChar w:fldCharType="separate"/>
            </w:r>
            <w:r w:rsidR="00AC3B79">
              <w:rPr>
                <w:noProof/>
                <w:webHidden/>
              </w:rPr>
              <w:t>12</w:t>
            </w:r>
            <w:r w:rsidR="00AC3B79">
              <w:rPr>
                <w:noProof/>
                <w:webHidden/>
              </w:rPr>
              <w:fldChar w:fldCharType="end"/>
            </w:r>
          </w:hyperlink>
        </w:p>
        <w:p w14:paraId="21E8A189" w14:textId="75FF9492" w:rsidR="00AC3B79" w:rsidRDefault="00CC3AD1">
          <w:pPr>
            <w:pStyle w:val="TOC2"/>
            <w:tabs>
              <w:tab w:val="right" w:leader="dot" w:pos="9350"/>
            </w:tabs>
            <w:rPr>
              <w:rFonts w:eastAsiaTheme="minorEastAsia" w:cstheme="minorBidi"/>
              <w:smallCaps w:val="0"/>
              <w:noProof/>
              <w:sz w:val="24"/>
              <w:szCs w:val="24"/>
              <w:lang w:eastAsia="en-GB"/>
            </w:rPr>
          </w:pPr>
          <w:hyperlink w:anchor="_Toc88229892" w:history="1">
            <w:r w:rsidR="00AC3B79" w:rsidRPr="008452EB">
              <w:rPr>
                <w:rStyle w:val="Hyperlink"/>
                <w:noProof/>
              </w:rPr>
              <w:t>3.5 Algorithms for Solving QUBOs</w:t>
            </w:r>
            <w:r w:rsidR="00AC3B79">
              <w:rPr>
                <w:noProof/>
                <w:webHidden/>
              </w:rPr>
              <w:tab/>
            </w:r>
            <w:r w:rsidR="00AC3B79">
              <w:rPr>
                <w:noProof/>
                <w:webHidden/>
              </w:rPr>
              <w:fldChar w:fldCharType="begin"/>
            </w:r>
            <w:r w:rsidR="00AC3B79">
              <w:rPr>
                <w:noProof/>
                <w:webHidden/>
              </w:rPr>
              <w:instrText xml:space="preserve"> PAGEREF _Toc88229892 \h </w:instrText>
            </w:r>
            <w:r w:rsidR="00AC3B79">
              <w:rPr>
                <w:noProof/>
                <w:webHidden/>
              </w:rPr>
            </w:r>
            <w:r w:rsidR="00AC3B79">
              <w:rPr>
                <w:noProof/>
                <w:webHidden/>
              </w:rPr>
              <w:fldChar w:fldCharType="separate"/>
            </w:r>
            <w:r w:rsidR="00AC3B79">
              <w:rPr>
                <w:noProof/>
                <w:webHidden/>
              </w:rPr>
              <w:t>13</w:t>
            </w:r>
            <w:r w:rsidR="00AC3B79">
              <w:rPr>
                <w:noProof/>
                <w:webHidden/>
              </w:rPr>
              <w:fldChar w:fldCharType="end"/>
            </w:r>
          </w:hyperlink>
        </w:p>
        <w:p w14:paraId="7489D743" w14:textId="70C67884" w:rsidR="00AC3B79" w:rsidRDefault="00CC3AD1">
          <w:pPr>
            <w:pStyle w:val="TOC3"/>
            <w:tabs>
              <w:tab w:val="right" w:leader="dot" w:pos="9350"/>
            </w:tabs>
            <w:rPr>
              <w:rFonts w:eastAsiaTheme="minorEastAsia" w:cstheme="minorBidi"/>
              <w:i w:val="0"/>
              <w:iCs w:val="0"/>
              <w:noProof/>
              <w:sz w:val="24"/>
              <w:szCs w:val="24"/>
              <w:lang w:eastAsia="en-GB"/>
            </w:rPr>
          </w:pPr>
          <w:hyperlink w:anchor="_Toc88229893" w:history="1">
            <w:r w:rsidR="00AC3B79" w:rsidRPr="008452EB">
              <w:rPr>
                <w:rStyle w:val="Hyperlink"/>
                <w:noProof/>
              </w:rPr>
              <w:t>3.5.1 Simulated Annealing</w:t>
            </w:r>
            <w:r w:rsidR="00AC3B79">
              <w:rPr>
                <w:noProof/>
                <w:webHidden/>
              </w:rPr>
              <w:tab/>
            </w:r>
            <w:r w:rsidR="00AC3B79">
              <w:rPr>
                <w:noProof/>
                <w:webHidden/>
              </w:rPr>
              <w:fldChar w:fldCharType="begin"/>
            </w:r>
            <w:r w:rsidR="00AC3B79">
              <w:rPr>
                <w:noProof/>
                <w:webHidden/>
              </w:rPr>
              <w:instrText xml:space="preserve"> PAGEREF _Toc88229893 \h </w:instrText>
            </w:r>
            <w:r w:rsidR="00AC3B79">
              <w:rPr>
                <w:noProof/>
                <w:webHidden/>
              </w:rPr>
            </w:r>
            <w:r w:rsidR="00AC3B79">
              <w:rPr>
                <w:noProof/>
                <w:webHidden/>
              </w:rPr>
              <w:fldChar w:fldCharType="separate"/>
            </w:r>
            <w:r w:rsidR="00AC3B79">
              <w:rPr>
                <w:noProof/>
                <w:webHidden/>
              </w:rPr>
              <w:t>13</w:t>
            </w:r>
            <w:r w:rsidR="00AC3B79">
              <w:rPr>
                <w:noProof/>
                <w:webHidden/>
              </w:rPr>
              <w:fldChar w:fldCharType="end"/>
            </w:r>
          </w:hyperlink>
        </w:p>
        <w:p w14:paraId="67142504" w14:textId="090BC9B2" w:rsidR="00AC3B79" w:rsidRDefault="00CC3AD1">
          <w:pPr>
            <w:pStyle w:val="TOC3"/>
            <w:tabs>
              <w:tab w:val="right" w:leader="dot" w:pos="9350"/>
            </w:tabs>
            <w:rPr>
              <w:rFonts w:eastAsiaTheme="minorEastAsia" w:cstheme="minorBidi"/>
              <w:i w:val="0"/>
              <w:iCs w:val="0"/>
              <w:noProof/>
              <w:sz w:val="24"/>
              <w:szCs w:val="24"/>
              <w:lang w:eastAsia="en-GB"/>
            </w:rPr>
          </w:pPr>
          <w:hyperlink w:anchor="_Toc88229894" w:history="1">
            <w:r w:rsidR="00AC3B79" w:rsidRPr="008452EB">
              <w:rPr>
                <w:rStyle w:val="Hyperlink"/>
                <w:noProof/>
              </w:rPr>
              <w:t>3.5.2 Tabu Search</w:t>
            </w:r>
            <w:r w:rsidR="00AC3B79">
              <w:rPr>
                <w:noProof/>
                <w:webHidden/>
              </w:rPr>
              <w:tab/>
            </w:r>
            <w:r w:rsidR="00AC3B79">
              <w:rPr>
                <w:noProof/>
                <w:webHidden/>
              </w:rPr>
              <w:fldChar w:fldCharType="begin"/>
            </w:r>
            <w:r w:rsidR="00AC3B79">
              <w:rPr>
                <w:noProof/>
                <w:webHidden/>
              </w:rPr>
              <w:instrText xml:space="preserve"> PAGEREF _Toc88229894 \h </w:instrText>
            </w:r>
            <w:r w:rsidR="00AC3B79">
              <w:rPr>
                <w:noProof/>
                <w:webHidden/>
              </w:rPr>
            </w:r>
            <w:r w:rsidR="00AC3B79">
              <w:rPr>
                <w:noProof/>
                <w:webHidden/>
              </w:rPr>
              <w:fldChar w:fldCharType="separate"/>
            </w:r>
            <w:r w:rsidR="00AC3B79">
              <w:rPr>
                <w:noProof/>
                <w:webHidden/>
              </w:rPr>
              <w:t>13</w:t>
            </w:r>
            <w:r w:rsidR="00AC3B79">
              <w:rPr>
                <w:noProof/>
                <w:webHidden/>
              </w:rPr>
              <w:fldChar w:fldCharType="end"/>
            </w:r>
          </w:hyperlink>
        </w:p>
        <w:p w14:paraId="0ADCF814" w14:textId="78542004" w:rsidR="00AC3B79" w:rsidRDefault="00CC3AD1">
          <w:pPr>
            <w:pStyle w:val="TOC3"/>
            <w:tabs>
              <w:tab w:val="right" w:leader="dot" w:pos="9350"/>
            </w:tabs>
            <w:rPr>
              <w:rFonts w:eastAsiaTheme="minorEastAsia" w:cstheme="minorBidi"/>
              <w:i w:val="0"/>
              <w:iCs w:val="0"/>
              <w:noProof/>
              <w:sz w:val="24"/>
              <w:szCs w:val="24"/>
              <w:lang w:eastAsia="en-GB"/>
            </w:rPr>
          </w:pPr>
          <w:hyperlink w:anchor="_Toc88229895" w:history="1">
            <w:r w:rsidR="00AC3B79" w:rsidRPr="008452EB">
              <w:rPr>
                <w:rStyle w:val="Hyperlink"/>
                <w:noProof/>
              </w:rPr>
              <w:t>3.5.3 Decomposing Solver</w:t>
            </w:r>
            <w:r w:rsidR="00AC3B79">
              <w:rPr>
                <w:noProof/>
                <w:webHidden/>
              </w:rPr>
              <w:tab/>
            </w:r>
            <w:r w:rsidR="00AC3B79">
              <w:rPr>
                <w:noProof/>
                <w:webHidden/>
              </w:rPr>
              <w:fldChar w:fldCharType="begin"/>
            </w:r>
            <w:r w:rsidR="00AC3B79">
              <w:rPr>
                <w:noProof/>
                <w:webHidden/>
              </w:rPr>
              <w:instrText xml:space="preserve"> PAGEREF _Toc88229895 \h </w:instrText>
            </w:r>
            <w:r w:rsidR="00AC3B79">
              <w:rPr>
                <w:noProof/>
                <w:webHidden/>
              </w:rPr>
            </w:r>
            <w:r w:rsidR="00AC3B79">
              <w:rPr>
                <w:noProof/>
                <w:webHidden/>
              </w:rPr>
              <w:fldChar w:fldCharType="separate"/>
            </w:r>
            <w:r w:rsidR="00AC3B79">
              <w:rPr>
                <w:noProof/>
                <w:webHidden/>
              </w:rPr>
              <w:t>13</w:t>
            </w:r>
            <w:r w:rsidR="00AC3B79">
              <w:rPr>
                <w:noProof/>
                <w:webHidden/>
              </w:rPr>
              <w:fldChar w:fldCharType="end"/>
            </w:r>
          </w:hyperlink>
        </w:p>
        <w:p w14:paraId="5A25C0C6" w14:textId="25C54891" w:rsidR="00AC3B79" w:rsidRDefault="00CC3AD1">
          <w:pPr>
            <w:pStyle w:val="TOC3"/>
            <w:tabs>
              <w:tab w:val="right" w:leader="dot" w:pos="9350"/>
            </w:tabs>
            <w:rPr>
              <w:rFonts w:eastAsiaTheme="minorEastAsia" w:cstheme="minorBidi"/>
              <w:i w:val="0"/>
              <w:iCs w:val="0"/>
              <w:noProof/>
              <w:sz w:val="24"/>
              <w:szCs w:val="24"/>
              <w:lang w:eastAsia="en-GB"/>
            </w:rPr>
          </w:pPr>
          <w:hyperlink w:anchor="_Toc88229896" w:history="1">
            <w:r w:rsidR="00AC3B79" w:rsidRPr="008452EB">
              <w:rPr>
                <w:rStyle w:val="Hyperlink"/>
                <w:noProof/>
              </w:rPr>
              <w:t>3.5.4 Steepest Descent Algorithm</w:t>
            </w:r>
            <w:r w:rsidR="00AC3B79">
              <w:rPr>
                <w:noProof/>
                <w:webHidden/>
              </w:rPr>
              <w:tab/>
            </w:r>
            <w:r w:rsidR="00AC3B79">
              <w:rPr>
                <w:noProof/>
                <w:webHidden/>
              </w:rPr>
              <w:fldChar w:fldCharType="begin"/>
            </w:r>
            <w:r w:rsidR="00AC3B79">
              <w:rPr>
                <w:noProof/>
                <w:webHidden/>
              </w:rPr>
              <w:instrText xml:space="preserve"> PAGEREF _Toc88229896 \h </w:instrText>
            </w:r>
            <w:r w:rsidR="00AC3B79">
              <w:rPr>
                <w:noProof/>
                <w:webHidden/>
              </w:rPr>
            </w:r>
            <w:r w:rsidR="00AC3B79">
              <w:rPr>
                <w:noProof/>
                <w:webHidden/>
              </w:rPr>
              <w:fldChar w:fldCharType="separate"/>
            </w:r>
            <w:r w:rsidR="00AC3B79">
              <w:rPr>
                <w:noProof/>
                <w:webHidden/>
              </w:rPr>
              <w:t>14</w:t>
            </w:r>
            <w:r w:rsidR="00AC3B79">
              <w:rPr>
                <w:noProof/>
                <w:webHidden/>
              </w:rPr>
              <w:fldChar w:fldCharType="end"/>
            </w:r>
          </w:hyperlink>
        </w:p>
        <w:p w14:paraId="75615DE5" w14:textId="5E457D9A" w:rsidR="00AC3B79" w:rsidRDefault="00CC3AD1">
          <w:pPr>
            <w:pStyle w:val="TOC1"/>
            <w:tabs>
              <w:tab w:val="right" w:leader="dot" w:pos="9350"/>
            </w:tabs>
            <w:rPr>
              <w:rFonts w:eastAsiaTheme="minorEastAsia" w:cstheme="minorBidi"/>
              <w:b w:val="0"/>
              <w:bCs w:val="0"/>
              <w:caps w:val="0"/>
              <w:noProof/>
              <w:sz w:val="24"/>
              <w:szCs w:val="24"/>
              <w:lang w:eastAsia="en-GB"/>
            </w:rPr>
          </w:pPr>
          <w:hyperlink w:anchor="_Toc88229897" w:history="1">
            <w:r w:rsidR="00AC3B79" w:rsidRPr="008452EB">
              <w:rPr>
                <w:rStyle w:val="Hyperlink"/>
                <w:noProof/>
              </w:rPr>
              <w:t>4 Penalty Coefficient Optimisation Techniques</w:t>
            </w:r>
            <w:r w:rsidR="00AC3B79">
              <w:rPr>
                <w:noProof/>
                <w:webHidden/>
              </w:rPr>
              <w:tab/>
            </w:r>
            <w:r w:rsidR="00AC3B79">
              <w:rPr>
                <w:noProof/>
                <w:webHidden/>
              </w:rPr>
              <w:fldChar w:fldCharType="begin"/>
            </w:r>
            <w:r w:rsidR="00AC3B79">
              <w:rPr>
                <w:noProof/>
                <w:webHidden/>
              </w:rPr>
              <w:instrText xml:space="preserve"> PAGEREF _Toc88229897 \h </w:instrText>
            </w:r>
            <w:r w:rsidR="00AC3B79">
              <w:rPr>
                <w:noProof/>
                <w:webHidden/>
              </w:rPr>
            </w:r>
            <w:r w:rsidR="00AC3B79">
              <w:rPr>
                <w:noProof/>
                <w:webHidden/>
              </w:rPr>
              <w:fldChar w:fldCharType="separate"/>
            </w:r>
            <w:r w:rsidR="00AC3B79">
              <w:rPr>
                <w:noProof/>
                <w:webHidden/>
              </w:rPr>
              <w:t>15</w:t>
            </w:r>
            <w:r w:rsidR="00AC3B79">
              <w:rPr>
                <w:noProof/>
                <w:webHidden/>
              </w:rPr>
              <w:fldChar w:fldCharType="end"/>
            </w:r>
          </w:hyperlink>
        </w:p>
        <w:p w14:paraId="335BFE99" w14:textId="6065DBEA" w:rsidR="00AC3B79" w:rsidRDefault="00CC3AD1">
          <w:pPr>
            <w:pStyle w:val="TOC2"/>
            <w:tabs>
              <w:tab w:val="right" w:leader="dot" w:pos="9350"/>
            </w:tabs>
            <w:rPr>
              <w:rFonts w:eastAsiaTheme="minorEastAsia" w:cstheme="minorBidi"/>
              <w:smallCaps w:val="0"/>
              <w:noProof/>
              <w:sz w:val="24"/>
              <w:szCs w:val="24"/>
              <w:lang w:eastAsia="en-GB"/>
            </w:rPr>
          </w:pPr>
          <w:hyperlink w:anchor="_Toc88229898" w:history="1">
            <w:r w:rsidR="00AC3B79" w:rsidRPr="008452EB">
              <w:rPr>
                <w:rStyle w:val="Hyperlink"/>
                <w:noProof/>
              </w:rPr>
              <w:t>4.1 Analytical</w:t>
            </w:r>
            <w:r w:rsidR="00AC3B79">
              <w:rPr>
                <w:noProof/>
                <w:webHidden/>
              </w:rPr>
              <w:tab/>
            </w:r>
            <w:r w:rsidR="00AC3B79">
              <w:rPr>
                <w:noProof/>
                <w:webHidden/>
              </w:rPr>
              <w:fldChar w:fldCharType="begin"/>
            </w:r>
            <w:r w:rsidR="00AC3B79">
              <w:rPr>
                <w:noProof/>
                <w:webHidden/>
              </w:rPr>
              <w:instrText xml:space="preserve"> PAGEREF _Toc88229898 \h </w:instrText>
            </w:r>
            <w:r w:rsidR="00AC3B79">
              <w:rPr>
                <w:noProof/>
                <w:webHidden/>
              </w:rPr>
            </w:r>
            <w:r w:rsidR="00AC3B79">
              <w:rPr>
                <w:noProof/>
                <w:webHidden/>
              </w:rPr>
              <w:fldChar w:fldCharType="separate"/>
            </w:r>
            <w:r w:rsidR="00AC3B79">
              <w:rPr>
                <w:noProof/>
                <w:webHidden/>
              </w:rPr>
              <w:t>15</w:t>
            </w:r>
            <w:r w:rsidR="00AC3B79">
              <w:rPr>
                <w:noProof/>
                <w:webHidden/>
              </w:rPr>
              <w:fldChar w:fldCharType="end"/>
            </w:r>
          </w:hyperlink>
        </w:p>
        <w:p w14:paraId="6B42F657" w14:textId="31D4FC2F" w:rsidR="00AC3B79" w:rsidRDefault="00CC3AD1">
          <w:pPr>
            <w:pStyle w:val="TOC2"/>
            <w:tabs>
              <w:tab w:val="right" w:leader="dot" w:pos="9350"/>
            </w:tabs>
            <w:rPr>
              <w:rFonts w:eastAsiaTheme="minorEastAsia" w:cstheme="minorBidi"/>
              <w:smallCaps w:val="0"/>
              <w:noProof/>
              <w:sz w:val="24"/>
              <w:szCs w:val="24"/>
              <w:lang w:eastAsia="en-GB"/>
            </w:rPr>
          </w:pPr>
          <w:hyperlink w:anchor="_Toc88229899" w:history="1">
            <w:r w:rsidR="00AC3B79" w:rsidRPr="008452EB">
              <w:rPr>
                <w:rStyle w:val="Hyperlink"/>
                <w:noProof/>
              </w:rPr>
              <w:t>4.2 Numerical 1</w:t>
            </w:r>
            <w:r w:rsidR="00AC3B79">
              <w:rPr>
                <w:noProof/>
                <w:webHidden/>
              </w:rPr>
              <w:tab/>
            </w:r>
            <w:r w:rsidR="00AC3B79">
              <w:rPr>
                <w:noProof/>
                <w:webHidden/>
              </w:rPr>
              <w:fldChar w:fldCharType="begin"/>
            </w:r>
            <w:r w:rsidR="00AC3B79">
              <w:rPr>
                <w:noProof/>
                <w:webHidden/>
              </w:rPr>
              <w:instrText xml:space="preserve"> PAGEREF _Toc88229899 \h </w:instrText>
            </w:r>
            <w:r w:rsidR="00AC3B79">
              <w:rPr>
                <w:noProof/>
                <w:webHidden/>
              </w:rPr>
            </w:r>
            <w:r w:rsidR="00AC3B79">
              <w:rPr>
                <w:noProof/>
                <w:webHidden/>
              </w:rPr>
              <w:fldChar w:fldCharType="separate"/>
            </w:r>
            <w:r w:rsidR="00AC3B79">
              <w:rPr>
                <w:noProof/>
                <w:webHidden/>
              </w:rPr>
              <w:t>15</w:t>
            </w:r>
            <w:r w:rsidR="00AC3B79">
              <w:rPr>
                <w:noProof/>
                <w:webHidden/>
              </w:rPr>
              <w:fldChar w:fldCharType="end"/>
            </w:r>
          </w:hyperlink>
        </w:p>
        <w:p w14:paraId="02F161BE" w14:textId="27F838D1" w:rsidR="00AC3B79" w:rsidRDefault="00CC3AD1">
          <w:pPr>
            <w:pStyle w:val="TOC2"/>
            <w:tabs>
              <w:tab w:val="right" w:leader="dot" w:pos="9350"/>
            </w:tabs>
            <w:rPr>
              <w:rFonts w:eastAsiaTheme="minorEastAsia" w:cstheme="minorBidi"/>
              <w:smallCaps w:val="0"/>
              <w:noProof/>
              <w:sz w:val="24"/>
              <w:szCs w:val="24"/>
              <w:lang w:eastAsia="en-GB"/>
            </w:rPr>
          </w:pPr>
          <w:hyperlink w:anchor="_Toc88229900" w:history="1">
            <w:r w:rsidR="00AC3B79" w:rsidRPr="008452EB">
              <w:rPr>
                <w:rStyle w:val="Hyperlink"/>
                <w:noProof/>
              </w:rPr>
              <w:t>4.3 Numerical 2</w:t>
            </w:r>
            <w:r w:rsidR="00AC3B79">
              <w:rPr>
                <w:noProof/>
                <w:webHidden/>
              </w:rPr>
              <w:tab/>
            </w:r>
            <w:r w:rsidR="00AC3B79">
              <w:rPr>
                <w:noProof/>
                <w:webHidden/>
              </w:rPr>
              <w:fldChar w:fldCharType="begin"/>
            </w:r>
            <w:r w:rsidR="00AC3B79">
              <w:rPr>
                <w:noProof/>
                <w:webHidden/>
              </w:rPr>
              <w:instrText xml:space="preserve"> PAGEREF _Toc88229900 \h </w:instrText>
            </w:r>
            <w:r w:rsidR="00AC3B79">
              <w:rPr>
                <w:noProof/>
                <w:webHidden/>
              </w:rPr>
            </w:r>
            <w:r w:rsidR="00AC3B79">
              <w:rPr>
                <w:noProof/>
                <w:webHidden/>
              </w:rPr>
              <w:fldChar w:fldCharType="separate"/>
            </w:r>
            <w:r w:rsidR="00AC3B79">
              <w:rPr>
                <w:noProof/>
                <w:webHidden/>
              </w:rPr>
              <w:t>16</w:t>
            </w:r>
            <w:r w:rsidR="00AC3B79">
              <w:rPr>
                <w:noProof/>
                <w:webHidden/>
              </w:rPr>
              <w:fldChar w:fldCharType="end"/>
            </w:r>
          </w:hyperlink>
        </w:p>
        <w:p w14:paraId="013F6C80" w14:textId="0BD5B04D" w:rsidR="00AC3B79" w:rsidRDefault="00CC3AD1">
          <w:pPr>
            <w:pStyle w:val="TOC2"/>
            <w:tabs>
              <w:tab w:val="right" w:leader="dot" w:pos="9350"/>
            </w:tabs>
            <w:rPr>
              <w:rFonts w:eastAsiaTheme="minorEastAsia" w:cstheme="minorBidi"/>
              <w:smallCaps w:val="0"/>
              <w:noProof/>
              <w:sz w:val="24"/>
              <w:szCs w:val="24"/>
              <w:lang w:eastAsia="en-GB"/>
            </w:rPr>
          </w:pPr>
          <w:hyperlink w:anchor="_Toc88229901" w:history="1">
            <w:r w:rsidR="00AC3B79" w:rsidRPr="008452EB">
              <w:rPr>
                <w:rStyle w:val="Hyperlink"/>
                <w:noProof/>
              </w:rPr>
              <w:t>4.4 Machine Learning</w:t>
            </w:r>
            <w:r w:rsidR="00AC3B79">
              <w:rPr>
                <w:noProof/>
                <w:webHidden/>
              </w:rPr>
              <w:tab/>
            </w:r>
            <w:r w:rsidR="00AC3B79">
              <w:rPr>
                <w:noProof/>
                <w:webHidden/>
              </w:rPr>
              <w:fldChar w:fldCharType="begin"/>
            </w:r>
            <w:r w:rsidR="00AC3B79">
              <w:rPr>
                <w:noProof/>
                <w:webHidden/>
              </w:rPr>
              <w:instrText xml:space="preserve"> PAGEREF _Toc88229901 \h </w:instrText>
            </w:r>
            <w:r w:rsidR="00AC3B79">
              <w:rPr>
                <w:noProof/>
                <w:webHidden/>
              </w:rPr>
            </w:r>
            <w:r w:rsidR="00AC3B79">
              <w:rPr>
                <w:noProof/>
                <w:webHidden/>
              </w:rPr>
              <w:fldChar w:fldCharType="separate"/>
            </w:r>
            <w:r w:rsidR="00AC3B79">
              <w:rPr>
                <w:noProof/>
                <w:webHidden/>
              </w:rPr>
              <w:t>17</w:t>
            </w:r>
            <w:r w:rsidR="00AC3B79">
              <w:rPr>
                <w:noProof/>
                <w:webHidden/>
              </w:rPr>
              <w:fldChar w:fldCharType="end"/>
            </w:r>
          </w:hyperlink>
        </w:p>
        <w:p w14:paraId="79321FFF" w14:textId="470656A3" w:rsidR="00AC3B79" w:rsidRDefault="00CC3AD1">
          <w:pPr>
            <w:pStyle w:val="TOC1"/>
            <w:tabs>
              <w:tab w:val="right" w:leader="dot" w:pos="9350"/>
            </w:tabs>
            <w:rPr>
              <w:rFonts w:eastAsiaTheme="minorEastAsia" w:cstheme="minorBidi"/>
              <w:b w:val="0"/>
              <w:bCs w:val="0"/>
              <w:caps w:val="0"/>
              <w:noProof/>
              <w:sz w:val="24"/>
              <w:szCs w:val="24"/>
              <w:lang w:eastAsia="en-GB"/>
            </w:rPr>
          </w:pPr>
          <w:hyperlink w:anchor="_Toc88229902" w:history="1">
            <w:r w:rsidR="00AC3B79" w:rsidRPr="008452EB">
              <w:rPr>
                <w:rStyle w:val="Hyperlink"/>
                <w:noProof/>
              </w:rPr>
              <w:t>5 Summary</w:t>
            </w:r>
            <w:r w:rsidR="00AC3B79">
              <w:rPr>
                <w:noProof/>
                <w:webHidden/>
              </w:rPr>
              <w:tab/>
            </w:r>
            <w:r w:rsidR="00AC3B79">
              <w:rPr>
                <w:noProof/>
                <w:webHidden/>
              </w:rPr>
              <w:fldChar w:fldCharType="begin"/>
            </w:r>
            <w:r w:rsidR="00AC3B79">
              <w:rPr>
                <w:noProof/>
                <w:webHidden/>
              </w:rPr>
              <w:instrText xml:space="preserve"> PAGEREF _Toc88229902 \h </w:instrText>
            </w:r>
            <w:r w:rsidR="00AC3B79">
              <w:rPr>
                <w:noProof/>
                <w:webHidden/>
              </w:rPr>
            </w:r>
            <w:r w:rsidR="00AC3B79">
              <w:rPr>
                <w:noProof/>
                <w:webHidden/>
              </w:rPr>
              <w:fldChar w:fldCharType="separate"/>
            </w:r>
            <w:r w:rsidR="00AC3B79">
              <w:rPr>
                <w:noProof/>
                <w:webHidden/>
              </w:rPr>
              <w:t>19</w:t>
            </w:r>
            <w:r w:rsidR="00AC3B79">
              <w:rPr>
                <w:noProof/>
                <w:webHidden/>
              </w:rPr>
              <w:fldChar w:fldCharType="end"/>
            </w:r>
          </w:hyperlink>
        </w:p>
        <w:p w14:paraId="13028500" w14:textId="1478AE4A" w:rsidR="00AC3B79" w:rsidRDefault="00CC3AD1">
          <w:pPr>
            <w:pStyle w:val="TOC1"/>
            <w:tabs>
              <w:tab w:val="right" w:leader="dot" w:pos="9350"/>
            </w:tabs>
            <w:rPr>
              <w:rFonts w:eastAsiaTheme="minorEastAsia" w:cstheme="minorBidi"/>
              <w:b w:val="0"/>
              <w:bCs w:val="0"/>
              <w:caps w:val="0"/>
              <w:noProof/>
              <w:sz w:val="24"/>
              <w:szCs w:val="24"/>
              <w:lang w:eastAsia="en-GB"/>
            </w:rPr>
          </w:pPr>
          <w:hyperlink w:anchor="_Toc88229903" w:history="1">
            <w:r w:rsidR="00AC3B79" w:rsidRPr="008452EB">
              <w:rPr>
                <w:rStyle w:val="Hyperlink"/>
                <w:noProof/>
              </w:rPr>
              <w:t>References</w:t>
            </w:r>
            <w:r w:rsidR="00AC3B79">
              <w:rPr>
                <w:noProof/>
                <w:webHidden/>
              </w:rPr>
              <w:tab/>
            </w:r>
            <w:r w:rsidR="00AC3B79">
              <w:rPr>
                <w:noProof/>
                <w:webHidden/>
              </w:rPr>
              <w:fldChar w:fldCharType="begin"/>
            </w:r>
            <w:r w:rsidR="00AC3B79">
              <w:rPr>
                <w:noProof/>
                <w:webHidden/>
              </w:rPr>
              <w:instrText xml:space="preserve"> PAGEREF _Toc88229903 \h </w:instrText>
            </w:r>
            <w:r w:rsidR="00AC3B79">
              <w:rPr>
                <w:noProof/>
                <w:webHidden/>
              </w:rPr>
            </w:r>
            <w:r w:rsidR="00AC3B79">
              <w:rPr>
                <w:noProof/>
                <w:webHidden/>
              </w:rPr>
              <w:fldChar w:fldCharType="separate"/>
            </w:r>
            <w:r w:rsidR="00AC3B79">
              <w:rPr>
                <w:noProof/>
                <w:webHidden/>
              </w:rPr>
              <w:t>20</w:t>
            </w:r>
            <w:r w:rsidR="00AC3B79">
              <w:rPr>
                <w:noProof/>
                <w:webHidden/>
              </w:rPr>
              <w:fldChar w:fldCharType="end"/>
            </w:r>
          </w:hyperlink>
        </w:p>
        <w:p w14:paraId="16427B5D" w14:textId="62B5121C" w:rsidR="005F509F" w:rsidRDefault="005F509F">
          <w:pPr>
            <w:rPr>
              <w:b/>
              <w:bCs/>
              <w:noProof/>
            </w:rPr>
          </w:pPr>
          <w:r w:rsidRPr="001A112E">
            <w:rPr>
              <w:noProof/>
            </w:rPr>
            <w:fldChar w:fldCharType="end"/>
          </w:r>
        </w:p>
      </w:sdtContent>
    </w:sdt>
    <w:p w14:paraId="2922B334" w14:textId="700C169B" w:rsidR="006B1718" w:rsidRDefault="006B1718">
      <w:pPr>
        <w:rPr>
          <w:b/>
          <w:bCs/>
          <w:noProof/>
        </w:rPr>
      </w:pPr>
    </w:p>
    <w:p w14:paraId="0EA072CA" w14:textId="5E9EC4F1" w:rsidR="000435A2" w:rsidRDefault="000435A2" w:rsidP="000435A2">
      <w:pPr>
        <w:spacing w:line="240" w:lineRule="auto"/>
        <w:rPr>
          <w:b/>
          <w:bCs/>
          <w:noProof/>
        </w:rPr>
      </w:pPr>
      <w:r>
        <w:rPr>
          <w:b/>
          <w:bCs/>
          <w:noProof/>
        </w:rPr>
        <w:br w:type="page"/>
      </w:r>
    </w:p>
    <w:p w14:paraId="1799AA8D" w14:textId="6DD626CC" w:rsidR="006B1718" w:rsidRDefault="000435A2">
      <w:pPr>
        <w:rPr>
          <w:noProof/>
          <w:sz w:val="48"/>
          <w:szCs w:val="48"/>
        </w:rPr>
      </w:pPr>
      <w:r w:rsidRPr="000435A2">
        <w:rPr>
          <w:noProof/>
          <w:sz w:val="48"/>
          <w:szCs w:val="48"/>
        </w:rPr>
        <w:lastRenderedPageBreak/>
        <w:t>List of Figures</w:t>
      </w:r>
    </w:p>
    <w:p w14:paraId="4B9B463C" w14:textId="77777777" w:rsidR="000435A2" w:rsidRPr="000435A2" w:rsidRDefault="000435A2">
      <w:pPr>
        <w:rPr>
          <w:noProof/>
          <w:szCs w:val="22"/>
        </w:rPr>
      </w:pPr>
    </w:p>
    <w:p w14:paraId="5892F038" w14:textId="079E5D75" w:rsidR="00AC3B79" w:rsidRDefault="009C12E7">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88229904" w:history="1">
        <w:r w:rsidR="00AC3B79" w:rsidRPr="009D4F83">
          <w:rPr>
            <w:rStyle w:val="Hyperlink"/>
            <w:noProof/>
          </w:rPr>
          <w:t>Figure 1: Comparison of node transitions in Simulated and Quantum Annealings (Johnson et al., 2011).</w:t>
        </w:r>
        <w:r w:rsidR="00AC3B79">
          <w:rPr>
            <w:noProof/>
            <w:webHidden/>
          </w:rPr>
          <w:tab/>
        </w:r>
        <w:r w:rsidR="00AC3B79">
          <w:rPr>
            <w:noProof/>
            <w:webHidden/>
          </w:rPr>
          <w:fldChar w:fldCharType="begin"/>
        </w:r>
        <w:r w:rsidR="00AC3B79">
          <w:rPr>
            <w:noProof/>
            <w:webHidden/>
          </w:rPr>
          <w:instrText xml:space="preserve"> PAGEREF _Toc88229904 \h </w:instrText>
        </w:r>
        <w:r w:rsidR="00AC3B79">
          <w:rPr>
            <w:noProof/>
            <w:webHidden/>
          </w:rPr>
        </w:r>
        <w:r w:rsidR="00AC3B79">
          <w:rPr>
            <w:noProof/>
            <w:webHidden/>
          </w:rPr>
          <w:fldChar w:fldCharType="separate"/>
        </w:r>
        <w:r w:rsidR="00AC3B79">
          <w:rPr>
            <w:noProof/>
            <w:webHidden/>
          </w:rPr>
          <w:t>6</w:t>
        </w:r>
        <w:r w:rsidR="00AC3B79">
          <w:rPr>
            <w:noProof/>
            <w:webHidden/>
          </w:rPr>
          <w:fldChar w:fldCharType="end"/>
        </w:r>
      </w:hyperlink>
    </w:p>
    <w:p w14:paraId="18167F45" w14:textId="1F33E7B3"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05" w:history="1">
        <w:r w:rsidR="00AC3B79" w:rsidRPr="009D4F83">
          <w:rPr>
            <w:rStyle w:val="Hyperlink"/>
            <w:noProof/>
          </w:rPr>
          <w:t>Figure 2: Visual representation of normal subsets and a vertex cover.</w:t>
        </w:r>
        <w:r w:rsidR="00AC3B79">
          <w:rPr>
            <w:noProof/>
            <w:webHidden/>
          </w:rPr>
          <w:tab/>
        </w:r>
        <w:r w:rsidR="00AC3B79">
          <w:rPr>
            <w:noProof/>
            <w:webHidden/>
          </w:rPr>
          <w:fldChar w:fldCharType="begin"/>
        </w:r>
        <w:r w:rsidR="00AC3B79">
          <w:rPr>
            <w:noProof/>
            <w:webHidden/>
          </w:rPr>
          <w:instrText xml:space="preserve"> PAGEREF _Toc88229905 \h </w:instrText>
        </w:r>
        <w:r w:rsidR="00AC3B79">
          <w:rPr>
            <w:noProof/>
            <w:webHidden/>
          </w:rPr>
        </w:r>
        <w:r w:rsidR="00AC3B79">
          <w:rPr>
            <w:noProof/>
            <w:webHidden/>
          </w:rPr>
          <w:fldChar w:fldCharType="separate"/>
        </w:r>
        <w:r w:rsidR="00AC3B79">
          <w:rPr>
            <w:noProof/>
            <w:webHidden/>
          </w:rPr>
          <w:t>10</w:t>
        </w:r>
        <w:r w:rsidR="00AC3B79">
          <w:rPr>
            <w:noProof/>
            <w:webHidden/>
          </w:rPr>
          <w:fldChar w:fldCharType="end"/>
        </w:r>
      </w:hyperlink>
    </w:p>
    <w:p w14:paraId="321D3543" w14:textId="0B634B6F"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06" w:history="1">
        <w:r w:rsidR="00AC3B79" w:rsidRPr="009D4F83">
          <w:rPr>
            <w:rStyle w:val="Hyperlink"/>
            <w:noProof/>
          </w:rPr>
          <w:t>Figure 3: Example MVC graph.</w:t>
        </w:r>
        <w:r w:rsidR="00AC3B79">
          <w:rPr>
            <w:noProof/>
            <w:webHidden/>
          </w:rPr>
          <w:tab/>
        </w:r>
        <w:r w:rsidR="00AC3B79">
          <w:rPr>
            <w:noProof/>
            <w:webHidden/>
          </w:rPr>
          <w:fldChar w:fldCharType="begin"/>
        </w:r>
        <w:r w:rsidR="00AC3B79">
          <w:rPr>
            <w:noProof/>
            <w:webHidden/>
          </w:rPr>
          <w:instrText xml:space="preserve"> PAGEREF _Toc88229906 \h </w:instrText>
        </w:r>
        <w:r w:rsidR="00AC3B79">
          <w:rPr>
            <w:noProof/>
            <w:webHidden/>
          </w:rPr>
        </w:r>
        <w:r w:rsidR="00AC3B79">
          <w:rPr>
            <w:noProof/>
            <w:webHidden/>
          </w:rPr>
          <w:fldChar w:fldCharType="separate"/>
        </w:r>
        <w:r w:rsidR="00AC3B79">
          <w:rPr>
            <w:noProof/>
            <w:webHidden/>
          </w:rPr>
          <w:t>11</w:t>
        </w:r>
        <w:r w:rsidR="00AC3B79">
          <w:rPr>
            <w:noProof/>
            <w:webHidden/>
          </w:rPr>
          <w:fldChar w:fldCharType="end"/>
        </w:r>
      </w:hyperlink>
    </w:p>
    <w:p w14:paraId="259111D9" w14:textId="2E5A9313"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07" w:history="1">
        <w:r w:rsidR="00AC3B79" w:rsidRPr="009D4F83">
          <w:rPr>
            <w:rStyle w:val="Hyperlink"/>
            <w:noProof/>
          </w:rPr>
          <w:t>Figure 4: A solution to the example MVC.</w:t>
        </w:r>
        <w:r w:rsidR="00AC3B79">
          <w:rPr>
            <w:noProof/>
            <w:webHidden/>
          </w:rPr>
          <w:tab/>
        </w:r>
        <w:r w:rsidR="00AC3B79">
          <w:rPr>
            <w:noProof/>
            <w:webHidden/>
          </w:rPr>
          <w:fldChar w:fldCharType="begin"/>
        </w:r>
        <w:r w:rsidR="00AC3B79">
          <w:rPr>
            <w:noProof/>
            <w:webHidden/>
          </w:rPr>
          <w:instrText xml:space="preserve"> PAGEREF _Toc88229907 \h </w:instrText>
        </w:r>
        <w:r w:rsidR="00AC3B79">
          <w:rPr>
            <w:noProof/>
            <w:webHidden/>
          </w:rPr>
        </w:r>
        <w:r w:rsidR="00AC3B79">
          <w:rPr>
            <w:noProof/>
            <w:webHidden/>
          </w:rPr>
          <w:fldChar w:fldCharType="separate"/>
        </w:r>
        <w:r w:rsidR="00AC3B79">
          <w:rPr>
            <w:noProof/>
            <w:webHidden/>
          </w:rPr>
          <w:t>12</w:t>
        </w:r>
        <w:r w:rsidR="00AC3B79">
          <w:rPr>
            <w:noProof/>
            <w:webHidden/>
          </w:rPr>
          <w:fldChar w:fldCharType="end"/>
        </w:r>
      </w:hyperlink>
    </w:p>
    <w:p w14:paraId="496688C0" w14:textId="53BB3EB5"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08" w:history="1">
        <w:r w:rsidR="00AC3B79" w:rsidRPr="009D4F83">
          <w:rPr>
            <w:rStyle w:val="Hyperlink"/>
            <w:noProof/>
          </w:rPr>
          <w:t>Figure 5: Solver Surrogate training (Huang et al., 2021).</w:t>
        </w:r>
        <w:r w:rsidR="00AC3B79">
          <w:rPr>
            <w:noProof/>
            <w:webHidden/>
          </w:rPr>
          <w:tab/>
        </w:r>
        <w:r w:rsidR="00AC3B79">
          <w:rPr>
            <w:noProof/>
            <w:webHidden/>
          </w:rPr>
          <w:fldChar w:fldCharType="begin"/>
        </w:r>
        <w:r w:rsidR="00AC3B79">
          <w:rPr>
            <w:noProof/>
            <w:webHidden/>
          </w:rPr>
          <w:instrText xml:space="preserve"> PAGEREF _Toc88229908 \h </w:instrText>
        </w:r>
        <w:r w:rsidR="00AC3B79">
          <w:rPr>
            <w:noProof/>
            <w:webHidden/>
          </w:rPr>
        </w:r>
        <w:r w:rsidR="00AC3B79">
          <w:rPr>
            <w:noProof/>
            <w:webHidden/>
          </w:rPr>
          <w:fldChar w:fldCharType="separate"/>
        </w:r>
        <w:r w:rsidR="00AC3B79">
          <w:rPr>
            <w:noProof/>
            <w:webHidden/>
          </w:rPr>
          <w:t>17</w:t>
        </w:r>
        <w:r w:rsidR="00AC3B79">
          <w:rPr>
            <w:noProof/>
            <w:webHidden/>
          </w:rPr>
          <w:fldChar w:fldCharType="end"/>
        </w:r>
      </w:hyperlink>
    </w:p>
    <w:p w14:paraId="7D98FC32" w14:textId="1AAF5107"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09" w:history="1">
        <w:r w:rsidR="00AC3B79" w:rsidRPr="009D4F83">
          <w:rPr>
            <w:rStyle w:val="Hyperlink"/>
            <w:noProof/>
          </w:rPr>
          <w:t>Figure 6: Estimating penalty coefficient with Solver Surrogate (Huang et al., 2021).</w:t>
        </w:r>
        <w:r w:rsidR="00AC3B79">
          <w:rPr>
            <w:noProof/>
            <w:webHidden/>
          </w:rPr>
          <w:tab/>
        </w:r>
        <w:r w:rsidR="00AC3B79">
          <w:rPr>
            <w:noProof/>
            <w:webHidden/>
          </w:rPr>
          <w:fldChar w:fldCharType="begin"/>
        </w:r>
        <w:r w:rsidR="00AC3B79">
          <w:rPr>
            <w:noProof/>
            <w:webHidden/>
          </w:rPr>
          <w:instrText xml:space="preserve"> PAGEREF _Toc88229909 \h </w:instrText>
        </w:r>
        <w:r w:rsidR="00AC3B79">
          <w:rPr>
            <w:noProof/>
            <w:webHidden/>
          </w:rPr>
        </w:r>
        <w:r w:rsidR="00AC3B79">
          <w:rPr>
            <w:noProof/>
            <w:webHidden/>
          </w:rPr>
          <w:fldChar w:fldCharType="separate"/>
        </w:r>
        <w:r w:rsidR="00AC3B79">
          <w:rPr>
            <w:noProof/>
            <w:webHidden/>
          </w:rPr>
          <w:t>18</w:t>
        </w:r>
        <w:r w:rsidR="00AC3B79">
          <w:rPr>
            <w:noProof/>
            <w:webHidden/>
          </w:rPr>
          <w:fldChar w:fldCharType="end"/>
        </w:r>
      </w:hyperlink>
    </w:p>
    <w:p w14:paraId="6CE9299B" w14:textId="7110112F" w:rsidR="000435A2" w:rsidRDefault="009C12E7" w:rsidP="00F613E7">
      <w:r>
        <w:fldChar w:fldCharType="end"/>
      </w:r>
    </w:p>
    <w:p w14:paraId="5F527B2A" w14:textId="77777777" w:rsidR="000435A2" w:rsidRDefault="000435A2" w:rsidP="00F613E7"/>
    <w:p w14:paraId="2203C3F1" w14:textId="13D12542" w:rsidR="000435A2" w:rsidRPr="000435A2" w:rsidRDefault="000435A2" w:rsidP="000435A2">
      <w:pPr>
        <w:rPr>
          <w:noProof/>
          <w:sz w:val="48"/>
          <w:szCs w:val="48"/>
        </w:rPr>
      </w:pPr>
      <w:r w:rsidRPr="000435A2">
        <w:rPr>
          <w:noProof/>
          <w:sz w:val="48"/>
          <w:szCs w:val="48"/>
        </w:rPr>
        <w:t xml:space="preserve">List of </w:t>
      </w:r>
      <w:r>
        <w:rPr>
          <w:noProof/>
          <w:sz w:val="48"/>
          <w:szCs w:val="48"/>
        </w:rPr>
        <w:t>Tables</w:t>
      </w:r>
    </w:p>
    <w:p w14:paraId="78468389" w14:textId="77777777" w:rsidR="006B1718" w:rsidRDefault="006B1718" w:rsidP="00F613E7"/>
    <w:p w14:paraId="5AC24F57" w14:textId="56E11F2C" w:rsidR="00AC3B79"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229910" w:history="1">
        <w:r w:rsidR="00AC3B79" w:rsidRPr="0025524E">
          <w:rPr>
            <w:rStyle w:val="Hyperlink"/>
            <w:noProof/>
          </w:rPr>
          <w:t>Table 1: Few known constraint/penalty pairs (Glover, Kochenberger and Du, 2019).</w:t>
        </w:r>
        <w:r w:rsidR="00AC3B79">
          <w:rPr>
            <w:noProof/>
            <w:webHidden/>
          </w:rPr>
          <w:tab/>
        </w:r>
        <w:r w:rsidR="00AC3B79">
          <w:rPr>
            <w:noProof/>
            <w:webHidden/>
          </w:rPr>
          <w:fldChar w:fldCharType="begin"/>
        </w:r>
        <w:r w:rsidR="00AC3B79">
          <w:rPr>
            <w:noProof/>
            <w:webHidden/>
          </w:rPr>
          <w:instrText xml:space="preserve"> PAGEREF _Toc88229910 \h </w:instrText>
        </w:r>
        <w:r w:rsidR="00AC3B79">
          <w:rPr>
            <w:noProof/>
            <w:webHidden/>
          </w:rPr>
        </w:r>
        <w:r w:rsidR="00AC3B79">
          <w:rPr>
            <w:noProof/>
            <w:webHidden/>
          </w:rPr>
          <w:fldChar w:fldCharType="separate"/>
        </w:r>
        <w:r w:rsidR="00AC3B79">
          <w:rPr>
            <w:noProof/>
            <w:webHidden/>
          </w:rPr>
          <w:t>9</w:t>
        </w:r>
        <w:r w:rsidR="00AC3B79">
          <w:rPr>
            <w:noProof/>
            <w:webHidden/>
          </w:rPr>
          <w:fldChar w:fldCharType="end"/>
        </w:r>
      </w:hyperlink>
    </w:p>
    <w:p w14:paraId="396B3C7E" w14:textId="6B6AB59D" w:rsidR="006B1718" w:rsidRDefault="006B1718" w:rsidP="00F613E7">
      <w:r>
        <w:fldChar w:fldCharType="end"/>
      </w:r>
    </w:p>
    <w:p w14:paraId="01CE7A5D" w14:textId="442AD5A3" w:rsidR="001552D4" w:rsidRDefault="001552D4" w:rsidP="00F613E7"/>
    <w:p w14:paraId="0D906F15" w14:textId="698A5979" w:rsidR="00AD4D15" w:rsidRPr="000435A2" w:rsidRDefault="00AD4D15" w:rsidP="00AD4D15">
      <w:pPr>
        <w:rPr>
          <w:noProof/>
          <w:sz w:val="48"/>
          <w:szCs w:val="48"/>
        </w:rPr>
      </w:pPr>
      <w:r w:rsidRPr="000435A2">
        <w:rPr>
          <w:noProof/>
          <w:sz w:val="48"/>
          <w:szCs w:val="48"/>
        </w:rPr>
        <w:t xml:space="preserve">List of </w:t>
      </w:r>
      <w:r>
        <w:rPr>
          <w:noProof/>
          <w:sz w:val="48"/>
          <w:szCs w:val="48"/>
        </w:rPr>
        <w:t>Algorithms</w:t>
      </w:r>
    </w:p>
    <w:p w14:paraId="3A5297A5" w14:textId="77777777" w:rsidR="00AD4D15" w:rsidRDefault="00AD4D15" w:rsidP="00F613E7"/>
    <w:p w14:paraId="42CCE37F" w14:textId="0DD26CBE" w:rsidR="00AC3B79" w:rsidRDefault="00AD4D15">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Algorithm" </w:instrText>
      </w:r>
      <w:r>
        <w:fldChar w:fldCharType="separate"/>
      </w:r>
      <w:hyperlink w:anchor="_Toc88229911" w:history="1">
        <w:r w:rsidR="00AC3B79" w:rsidRPr="007333B9">
          <w:rPr>
            <w:rStyle w:val="Hyperlink"/>
            <w:noProof/>
          </w:rPr>
          <w:t>Algorithm 2.1: Simulated Annealing (Johnson et al., 1989).</w:t>
        </w:r>
        <w:r w:rsidR="00AC3B79">
          <w:rPr>
            <w:noProof/>
            <w:webHidden/>
          </w:rPr>
          <w:tab/>
        </w:r>
        <w:r w:rsidR="00AC3B79">
          <w:rPr>
            <w:noProof/>
            <w:webHidden/>
          </w:rPr>
          <w:fldChar w:fldCharType="begin"/>
        </w:r>
        <w:r w:rsidR="00AC3B79">
          <w:rPr>
            <w:noProof/>
            <w:webHidden/>
          </w:rPr>
          <w:instrText xml:space="preserve"> PAGEREF _Toc88229911 \h </w:instrText>
        </w:r>
        <w:r w:rsidR="00AC3B79">
          <w:rPr>
            <w:noProof/>
            <w:webHidden/>
          </w:rPr>
        </w:r>
        <w:r w:rsidR="00AC3B79">
          <w:rPr>
            <w:noProof/>
            <w:webHidden/>
          </w:rPr>
          <w:fldChar w:fldCharType="separate"/>
        </w:r>
        <w:r w:rsidR="00AC3B79">
          <w:rPr>
            <w:noProof/>
            <w:webHidden/>
          </w:rPr>
          <w:t>5</w:t>
        </w:r>
        <w:r w:rsidR="00AC3B79">
          <w:rPr>
            <w:noProof/>
            <w:webHidden/>
          </w:rPr>
          <w:fldChar w:fldCharType="end"/>
        </w:r>
      </w:hyperlink>
    </w:p>
    <w:p w14:paraId="494062B7" w14:textId="792A68BA" w:rsidR="00AC3B79" w:rsidRDefault="00CC3AD1">
      <w:pPr>
        <w:pStyle w:val="TableofFigures"/>
        <w:tabs>
          <w:tab w:val="right" w:leader="dot" w:pos="9350"/>
        </w:tabs>
        <w:rPr>
          <w:rFonts w:eastAsiaTheme="minorEastAsia" w:cstheme="minorBidi"/>
          <w:smallCaps w:val="0"/>
          <w:noProof/>
          <w:sz w:val="24"/>
          <w:szCs w:val="24"/>
          <w:lang w:eastAsia="en-GB"/>
        </w:rPr>
      </w:pPr>
      <w:hyperlink w:anchor="_Toc88229912" w:history="1">
        <w:r w:rsidR="00AC3B79" w:rsidRPr="007333B9">
          <w:rPr>
            <w:rStyle w:val="Hyperlink"/>
            <w:noProof/>
          </w:rPr>
          <w:t>Algorithm 2.2: Digital Annealer’s algorithm (Aramon et al., 2019).</w:t>
        </w:r>
        <w:r w:rsidR="00AC3B79">
          <w:rPr>
            <w:noProof/>
            <w:webHidden/>
          </w:rPr>
          <w:tab/>
        </w:r>
        <w:r w:rsidR="00AC3B79">
          <w:rPr>
            <w:noProof/>
            <w:webHidden/>
          </w:rPr>
          <w:fldChar w:fldCharType="begin"/>
        </w:r>
        <w:r w:rsidR="00AC3B79">
          <w:rPr>
            <w:noProof/>
            <w:webHidden/>
          </w:rPr>
          <w:instrText xml:space="preserve"> PAGEREF _Toc88229912 \h </w:instrText>
        </w:r>
        <w:r w:rsidR="00AC3B79">
          <w:rPr>
            <w:noProof/>
            <w:webHidden/>
          </w:rPr>
        </w:r>
        <w:r w:rsidR="00AC3B79">
          <w:rPr>
            <w:noProof/>
            <w:webHidden/>
          </w:rPr>
          <w:fldChar w:fldCharType="separate"/>
        </w:r>
        <w:r w:rsidR="00AC3B79">
          <w:rPr>
            <w:noProof/>
            <w:webHidden/>
          </w:rPr>
          <w:t>7</w:t>
        </w:r>
        <w:r w:rsidR="00AC3B79">
          <w:rPr>
            <w:noProof/>
            <w:webHidden/>
          </w:rPr>
          <w:fldChar w:fldCharType="end"/>
        </w:r>
      </w:hyperlink>
    </w:p>
    <w:p w14:paraId="6BBFE94A" w14:textId="4617EFAE" w:rsidR="00AD4D15" w:rsidRDefault="00AD4D15" w:rsidP="00F613E7">
      <w:r>
        <w:fldChar w:fldCharType="end"/>
      </w:r>
    </w:p>
    <w:p w14:paraId="77DCEA4F" w14:textId="77777777" w:rsidR="00387BD1" w:rsidRDefault="00387BD1" w:rsidP="00F613E7"/>
    <w:p w14:paraId="59CC7543" w14:textId="4F931C8A" w:rsidR="00387BD1" w:rsidRPr="000435A2" w:rsidRDefault="00387BD1" w:rsidP="00387BD1">
      <w:pPr>
        <w:rPr>
          <w:noProof/>
          <w:sz w:val="48"/>
          <w:szCs w:val="48"/>
        </w:rPr>
      </w:pPr>
      <w:r w:rsidRPr="000435A2">
        <w:rPr>
          <w:noProof/>
          <w:sz w:val="48"/>
          <w:szCs w:val="48"/>
        </w:rPr>
        <w:t xml:space="preserve">List of </w:t>
      </w:r>
      <w:r>
        <w:rPr>
          <w:noProof/>
          <w:sz w:val="48"/>
          <w:szCs w:val="48"/>
        </w:rPr>
        <w:t>Acronyms and Abbreviations</w:t>
      </w:r>
    </w:p>
    <w:p w14:paraId="18FCC2EC" w14:textId="2BE9ABA8" w:rsidR="00387BD1" w:rsidRDefault="00387BD1" w:rsidP="00F613E7"/>
    <w:p w14:paraId="3E6B28B8" w14:textId="38643349" w:rsidR="00387BD1" w:rsidRDefault="00387BD1" w:rsidP="00F613E7">
      <w:r w:rsidRPr="00387BD1">
        <w:rPr>
          <w:b/>
          <w:bCs/>
        </w:rPr>
        <w:t>CO</w:t>
      </w:r>
      <w:r w:rsidRPr="00387BD1">
        <w:rPr>
          <w:b/>
          <w:bCs/>
        </w:rPr>
        <w:tab/>
      </w:r>
      <w:r w:rsidRPr="00387BD1">
        <w:rPr>
          <w:b/>
          <w:bCs/>
        </w:rPr>
        <w:tab/>
      </w:r>
      <w:r>
        <w:t>Combinatorial Optimisation</w:t>
      </w:r>
    </w:p>
    <w:p w14:paraId="77105C5F" w14:textId="5625A94B" w:rsidR="00387BD1" w:rsidRDefault="00387BD1" w:rsidP="00F613E7">
      <w:r>
        <w:rPr>
          <w:b/>
          <w:bCs/>
        </w:rPr>
        <w:t>DA</w:t>
      </w:r>
      <w:r>
        <w:tab/>
      </w:r>
      <w:r>
        <w:tab/>
        <w:t>Digital Annealer</w:t>
      </w:r>
    </w:p>
    <w:p w14:paraId="7DDC7F9A" w14:textId="48FFA7F0" w:rsidR="00387BD1" w:rsidRDefault="00387BD1" w:rsidP="00F613E7">
      <w:r>
        <w:rPr>
          <w:b/>
          <w:bCs/>
          <w:i/>
          <w:iCs/>
        </w:rPr>
        <w:t>M</w:t>
      </w:r>
      <w:r>
        <w:rPr>
          <w:b/>
          <w:bCs/>
        </w:rPr>
        <w:tab/>
      </w:r>
      <w:r>
        <w:rPr>
          <w:b/>
          <w:bCs/>
        </w:rPr>
        <w:tab/>
      </w:r>
      <w:r>
        <w:t>Penalty Coefficient</w:t>
      </w:r>
    </w:p>
    <w:p w14:paraId="12DA7AF8" w14:textId="708E0226" w:rsidR="00387BD1" w:rsidRPr="00387BD1" w:rsidRDefault="00387BD1" w:rsidP="00F613E7">
      <w:r>
        <w:rPr>
          <w:b/>
          <w:bCs/>
        </w:rPr>
        <w:t>MVC</w:t>
      </w:r>
      <w:r>
        <w:tab/>
      </w:r>
      <w:r>
        <w:tab/>
        <w:t>Minimum Vertex Cover</w:t>
      </w:r>
    </w:p>
    <w:p w14:paraId="40F1C681" w14:textId="39F2F315" w:rsidR="00387BD1" w:rsidRPr="00387BD1" w:rsidRDefault="00387BD1" w:rsidP="00F613E7">
      <w:r>
        <w:rPr>
          <w:b/>
          <w:bCs/>
        </w:rPr>
        <w:t>QA</w:t>
      </w:r>
      <w:r>
        <w:tab/>
      </w:r>
      <w:r>
        <w:tab/>
        <w:t>Quantum Annealing</w:t>
      </w:r>
    </w:p>
    <w:p w14:paraId="4B0BA728" w14:textId="7594716D" w:rsidR="001552D4" w:rsidRDefault="00387BD1" w:rsidP="00F613E7">
      <w:r w:rsidRPr="00387BD1">
        <w:rPr>
          <w:b/>
          <w:bCs/>
        </w:rPr>
        <w:t>QUBO</w:t>
      </w:r>
      <w:r>
        <w:tab/>
      </w:r>
      <w:r>
        <w:tab/>
        <w:t>Quadratic Unconstrained Binary Optimisation</w:t>
      </w:r>
    </w:p>
    <w:p w14:paraId="5AD06AE4" w14:textId="12F571B4" w:rsidR="00387BD1" w:rsidRDefault="00387BD1" w:rsidP="00F613E7">
      <w:r>
        <w:rPr>
          <w:b/>
          <w:bCs/>
        </w:rPr>
        <w:t>SA</w:t>
      </w:r>
      <w:r>
        <w:tab/>
      </w:r>
      <w:r>
        <w:tab/>
        <w:t>Simulated Annealing</w:t>
      </w:r>
    </w:p>
    <w:p w14:paraId="6D17D0A4" w14:textId="40B62F1B" w:rsidR="00387BD1" w:rsidRPr="00387BD1" w:rsidRDefault="00387BD1" w:rsidP="00F613E7">
      <w:r>
        <w:rPr>
          <w:b/>
          <w:bCs/>
        </w:rPr>
        <w:t>SS</w:t>
      </w:r>
      <w:r>
        <w:tab/>
      </w:r>
      <w:r>
        <w:tab/>
        <w:t>Solver Surrogate</w:t>
      </w:r>
    </w:p>
    <w:p w14:paraId="616E4D66" w14:textId="04AB4940" w:rsidR="00DF36C2" w:rsidRDefault="00DF36C2" w:rsidP="00DF36C2">
      <w:pPr>
        <w:spacing w:line="240" w:lineRule="auto"/>
      </w:pPr>
      <w:r>
        <w:br w:type="page"/>
      </w:r>
    </w:p>
    <w:p w14:paraId="072E3CEB" w14:textId="749860E9" w:rsidR="000435A2" w:rsidRDefault="000435A2" w:rsidP="005F509F">
      <w:pPr>
        <w:pStyle w:val="Heading1"/>
      </w:pPr>
      <w:bookmarkStart w:id="0" w:name="_Toc88229877"/>
      <w:bookmarkStart w:id="1" w:name="_Toc87816512"/>
      <w:r>
        <w:lastRenderedPageBreak/>
        <w:t>1 Introduction</w:t>
      </w:r>
      <w:bookmarkEnd w:id="0"/>
    </w:p>
    <w:p w14:paraId="14CAAF20" w14:textId="77777777" w:rsidR="0096666A" w:rsidRPr="0096666A" w:rsidRDefault="0096666A" w:rsidP="0096666A"/>
    <w:p w14:paraId="7361E8FD" w14:textId="57C0C5F3" w:rsidR="000C677D" w:rsidRDefault="000C677D" w:rsidP="000435A2">
      <w:r>
        <w:t xml:space="preserve">The focus </w:t>
      </w:r>
      <w:r w:rsidR="00630854">
        <w:t xml:space="preserve">area of this </w:t>
      </w:r>
      <w:r>
        <w:t xml:space="preserve">project is penalty coefficient </w:t>
      </w:r>
      <w:r w:rsidR="0096666A">
        <w:t>estimation</w:t>
      </w:r>
      <w:r>
        <w:t xml:space="preserve"> for Quadratic Unconstrained Binary Optimi</w:t>
      </w:r>
      <w:r w:rsidR="006972F1">
        <w:t>s</w:t>
      </w:r>
      <w:r>
        <w:t xml:space="preserve">ation (QUBO) </w:t>
      </w:r>
      <w:r w:rsidR="008708A6">
        <w:t>models</w:t>
      </w:r>
      <w:r>
        <w:t xml:space="preserve">. QUBO is a formulation of combinatorial optimisation (CO) problems, which </w:t>
      </w:r>
      <w:r w:rsidR="00797D3A">
        <w:t>can be used</w:t>
      </w:r>
      <w:r>
        <w:t xml:space="preserve"> to solve them </w:t>
      </w:r>
      <w:r w:rsidR="00481F1A">
        <w:t>quicker. F</w:t>
      </w:r>
      <w:r>
        <w:t>or example</w:t>
      </w:r>
      <w:r w:rsidR="00481F1A">
        <w:t>,</w:t>
      </w:r>
      <w:r>
        <w:t xml:space="preserve"> with algorithms that belong to </w:t>
      </w:r>
      <w:r w:rsidR="00481F1A">
        <w:t>the</w:t>
      </w:r>
      <w:r>
        <w:t xml:space="preserve"> class of </w:t>
      </w:r>
      <w:r>
        <w:rPr>
          <w:i/>
          <w:iCs/>
        </w:rPr>
        <w:t>annealing</w:t>
      </w:r>
      <w:r>
        <w:t xml:space="preserve"> metaheuristics.</w:t>
      </w:r>
    </w:p>
    <w:p w14:paraId="2D14088A" w14:textId="77777777" w:rsidR="0096666A" w:rsidRDefault="0096666A" w:rsidP="000435A2"/>
    <w:p w14:paraId="024861BC" w14:textId="14FB8AAA" w:rsidR="000C677D" w:rsidRDefault="003606BC" w:rsidP="000435A2">
      <w:r w:rsidRPr="003606BC">
        <w:rPr>
          <w:b/>
          <w:bCs/>
        </w:rPr>
        <w:t>Section 2</w:t>
      </w:r>
      <w:r w:rsidR="0096666A">
        <w:t xml:space="preserve"> </w:t>
      </w:r>
      <w:r w:rsidR="008708A6">
        <w:t>introduce</w:t>
      </w:r>
      <w:r>
        <w:t>s</w:t>
      </w:r>
      <w:r w:rsidR="008708A6">
        <w:t xml:space="preserve"> the concept of</w:t>
      </w:r>
      <w:r w:rsidR="0096666A">
        <w:t xml:space="preserve"> annealing</w:t>
      </w:r>
      <w:r w:rsidR="0021112A">
        <w:t>. It</w:t>
      </w:r>
      <w:r w:rsidR="008708A6">
        <w:t xml:space="preserve"> show</w:t>
      </w:r>
      <w:r>
        <w:t>s</w:t>
      </w:r>
      <w:r w:rsidR="008708A6" w:rsidRPr="008708A6">
        <w:t xml:space="preserve"> </w:t>
      </w:r>
      <w:r w:rsidR="008708A6">
        <w:t>and explain</w:t>
      </w:r>
      <w:r>
        <w:t>s</w:t>
      </w:r>
      <w:r w:rsidR="0096666A">
        <w:t xml:space="preserve"> annealing metaheuristics that can run on classical device</w:t>
      </w:r>
      <w:r w:rsidR="008708A6">
        <w:t>s</w:t>
      </w:r>
      <w:r w:rsidR="0096666A">
        <w:t>, quantum device</w:t>
      </w:r>
      <w:r w:rsidR="008708A6">
        <w:t>s</w:t>
      </w:r>
      <w:r w:rsidR="0096666A">
        <w:t xml:space="preserve"> and quantum-inspired classical device</w:t>
      </w:r>
      <w:r w:rsidR="008708A6">
        <w:t>s</w:t>
      </w:r>
      <w:r w:rsidR="0096666A">
        <w:t>.</w:t>
      </w:r>
    </w:p>
    <w:p w14:paraId="591810DE" w14:textId="427E73AD" w:rsidR="0096666A" w:rsidRDefault="003606BC" w:rsidP="000435A2">
      <w:r w:rsidRPr="003606BC">
        <w:rPr>
          <w:b/>
          <w:bCs/>
        </w:rPr>
        <w:t>Section 3</w:t>
      </w:r>
      <w:r w:rsidR="0096666A">
        <w:t xml:space="preserve"> </w:t>
      </w:r>
      <w:r>
        <w:t>considers</w:t>
      </w:r>
      <w:r w:rsidR="0096666A">
        <w:t xml:space="preserve"> QUBO models themselves: what they are, how they are formulated, what other algorithms can solve them, how penalties arise and what is the meaning and importance of penalty coefficients.</w:t>
      </w:r>
    </w:p>
    <w:p w14:paraId="106B2DE4" w14:textId="0A21FED5" w:rsidR="0096666A" w:rsidRDefault="003606BC" w:rsidP="000435A2">
      <w:r w:rsidRPr="003606BC">
        <w:rPr>
          <w:b/>
          <w:bCs/>
        </w:rPr>
        <w:t>Section 4</w:t>
      </w:r>
      <w:r w:rsidR="0096666A">
        <w:t xml:space="preserve"> critically evaluate</w:t>
      </w:r>
      <w:r>
        <w:t>s</w:t>
      </w:r>
      <w:r w:rsidR="0096666A">
        <w:t xml:space="preserve"> the existing penalty coefficient estimation techniques, including state-of-art methods.</w:t>
      </w:r>
    </w:p>
    <w:p w14:paraId="28F74C1A" w14:textId="599F501E" w:rsidR="000435A2" w:rsidRPr="008708A6" w:rsidRDefault="003606BC" w:rsidP="008708A6">
      <w:r w:rsidRPr="003606BC">
        <w:rPr>
          <w:b/>
          <w:bCs/>
        </w:rPr>
        <w:t>Section 5</w:t>
      </w:r>
      <w:r w:rsidR="0096666A">
        <w:t xml:space="preserve"> </w:t>
      </w:r>
      <w:r w:rsidR="0042153D">
        <w:t>summarises</w:t>
      </w:r>
      <w:r>
        <w:t xml:space="preserve"> this review</w:t>
      </w:r>
      <w:r w:rsidR="0096666A">
        <w:t xml:space="preserve"> and set</w:t>
      </w:r>
      <w:r>
        <w:t>s</w:t>
      </w:r>
      <w:r w:rsidR="0096666A">
        <w:t xml:space="preserve"> the course for the project by forming a research question.</w:t>
      </w:r>
      <w:r w:rsidR="000435A2" w:rsidRPr="003606BC">
        <w:br w:type="page"/>
      </w:r>
    </w:p>
    <w:p w14:paraId="00E28BC8" w14:textId="24761EAA" w:rsidR="000E29CE" w:rsidRPr="000E29CE" w:rsidRDefault="000435A2" w:rsidP="005F509F">
      <w:pPr>
        <w:pStyle w:val="Heading1"/>
      </w:pPr>
      <w:bookmarkStart w:id="2" w:name="_Toc88229878"/>
      <w:r>
        <w:lastRenderedPageBreak/>
        <w:t>2</w:t>
      </w:r>
      <w:r w:rsidR="005F509F">
        <w:t xml:space="preserve"> </w:t>
      </w:r>
      <w:r w:rsidR="006D49A6">
        <w:t xml:space="preserve">Annealing </w:t>
      </w:r>
      <w:r w:rsidR="004540FD">
        <w:t>in Combinatorial Optimi</w:t>
      </w:r>
      <w:r w:rsidR="00B23C95">
        <w:t>s</w:t>
      </w:r>
      <w:r w:rsidR="004540FD">
        <w:t>ation</w:t>
      </w:r>
      <w:bookmarkEnd w:id="1"/>
      <w:bookmarkEnd w:id="2"/>
    </w:p>
    <w:p w14:paraId="4B1D6E03" w14:textId="77777777" w:rsidR="00DF36C2" w:rsidRDefault="00DF36C2" w:rsidP="00F613E7"/>
    <w:p w14:paraId="5721437F" w14:textId="62078EEA" w:rsidR="000E29CE" w:rsidRPr="000E29CE" w:rsidRDefault="00F315B3" w:rsidP="00F613E7">
      <w:r>
        <w:t>In this section</w:t>
      </w:r>
      <w:r w:rsidR="00B23C95">
        <w:t>,</w:t>
      </w:r>
      <w:r>
        <w:t xml:space="preserve"> we will discuss a class of metaheuristics inspired by physical </w:t>
      </w:r>
      <w:r w:rsidR="00B23C95" w:rsidRPr="00B23C95">
        <w:rPr>
          <w:i/>
          <w:iCs/>
        </w:rPr>
        <w:t>annealing</w:t>
      </w:r>
      <w:r>
        <w:t>.</w:t>
      </w:r>
      <w:r w:rsidR="001B47A2">
        <w:t xml:space="preserve"> We</w:t>
      </w:r>
      <w:r w:rsidR="000E29CE">
        <w:t xml:space="preserve"> will </w:t>
      </w:r>
      <w:r>
        <w:t xml:space="preserve">explain </w:t>
      </w:r>
      <w:r w:rsidR="009B3AD2">
        <w:t xml:space="preserve">what </w:t>
      </w:r>
      <w:r w:rsidR="001B47A2">
        <w:t>it</w:t>
      </w:r>
      <w:r w:rsidR="009B3AD2">
        <w:t xml:space="preserve"> is</w:t>
      </w:r>
      <w:r w:rsidR="001B47A2">
        <w:t xml:space="preserve"> and talk </w:t>
      </w:r>
      <w:r>
        <w:t>about</w:t>
      </w:r>
      <w:r w:rsidR="001B47A2">
        <w:t xml:space="preserve"> </w:t>
      </w:r>
      <w:r w:rsidR="006C21AD">
        <w:t>optimisation</w:t>
      </w:r>
      <w:r w:rsidR="000E29CE">
        <w:t xml:space="preserve"> </w:t>
      </w:r>
      <w:r>
        <w:t>metaheuristics that are relevant to this work</w:t>
      </w:r>
      <w:r w:rsidR="004540FD">
        <w:t>. Finally, we will look at</w:t>
      </w:r>
      <w:r w:rsidR="001B47A2">
        <w:t xml:space="preserve"> the</w:t>
      </w:r>
      <w:r w:rsidR="004540FD">
        <w:t xml:space="preserve"> Digital Annealer</w:t>
      </w:r>
      <w:r w:rsidR="001B47A2">
        <w:t xml:space="preserve"> – </w:t>
      </w:r>
      <w:r w:rsidR="006C21AD">
        <w:t>specialised</w:t>
      </w:r>
      <w:r w:rsidR="001B47A2">
        <w:t xml:space="preserve"> hardware that can efficiently run one of such metaheuristics</w:t>
      </w:r>
      <w:r w:rsidR="004540FD">
        <w:t>.</w:t>
      </w:r>
    </w:p>
    <w:p w14:paraId="248E0E55" w14:textId="77777777" w:rsidR="000E29CE" w:rsidRDefault="000E29CE" w:rsidP="00F613E7"/>
    <w:p w14:paraId="59B7EB2D" w14:textId="5C0C795E" w:rsidR="000E29CE" w:rsidRDefault="000435A2" w:rsidP="005F509F">
      <w:pPr>
        <w:pStyle w:val="Heading2"/>
      </w:pPr>
      <w:bookmarkStart w:id="3" w:name="_Toc87816513"/>
      <w:bookmarkStart w:id="4" w:name="_Toc88229879"/>
      <w:r>
        <w:t>2</w:t>
      </w:r>
      <w:r w:rsidR="005F509F">
        <w:t xml:space="preserve">.1 </w:t>
      </w:r>
      <w:r w:rsidR="000E29CE">
        <w:t>Annealing</w:t>
      </w:r>
      <w:bookmarkEnd w:id="3"/>
      <w:bookmarkEnd w:id="4"/>
    </w:p>
    <w:p w14:paraId="2FA976E2" w14:textId="77777777" w:rsidR="00DF36C2" w:rsidRPr="00DF36C2" w:rsidRDefault="00DF36C2" w:rsidP="00DF36C2"/>
    <w:p w14:paraId="24301AE7" w14:textId="6F4CDD02" w:rsidR="000E29CE" w:rsidRPr="006D49A6"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w:t>
      </w:r>
      <w:r w:rsidR="00EE08DC">
        <w:t xml:space="preserve">carefully </w:t>
      </w:r>
      <w:r>
        <w:t>cooling it down at a controlled rate</w:t>
      </w:r>
      <w:r w:rsidR="008E0102">
        <w:t xml:space="preserve"> </w:t>
      </w:r>
      <w:r w:rsidR="00EE08DC">
        <w:t xml:space="preserve">to achieve a stable crystal structure. If, however, this rate is exceeded, the resulting crystal will </w:t>
      </w:r>
      <w:r w:rsidR="00D03FCE">
        <w:t xml:space="preserve">have defects as only </w:t>
      </w:r>
      <w:r w:rsidR="00EE08DC">
        <w:t xml:space="preserve">locally optimal structures </w:t>
      </w:r>
      <w:r w:rsidR="00F9769C">
        <w:t>were</w:t>
      </w:r>
      <w:r w:rsidR="00D03FCE">
        <w:t xml:space="preserve"> allowed to</w:t>
      </w:r>
      <w:r w:rsidR="00F9769C">
        <w:t xml:space="preserve"> be</w:t>
      </w:r>
      <w:r w:rsidR="00D03FCE">
        <w:t xml:space="preserve"> form</w:t>
      </w:r>
      <w:r w:rsidR="00F9769C">
        <w:t>ed</w:t>
      </w:r>
      <w:r w:rsidR="00D03FCE">
        <w:t xml:space="preserve">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rsidR="00EE08DC">
        <w:t xml:space="preserve"> </w:t>
      </w:r>
      <w:r w:rsidR="00D03FCE">
        <w:t>such crystal</w:t>
      </w:r>
      <w:r w:rsidR="00EE08DC">
        <w:t xml:space="preserve"> metastable.</w:t>
      </w:r>
    </w:p>
    <w:p w14:paraId="4AE5EA11" w14:textId="77777777" w:rsidR="000E29CE" w:rsidRDefault="000E29CE" w:rsidP="00F613E7"/>
    <w:p w14:paraId="6A9A329E" w14:textId="3A49F965" w:rsidR="000E29CE" w:rsidRDefault="000435A2" w:rsidP="00DF36C2">
      <w:pPr>
        <w:pStyle w:val="Heading2"/>
      </w:pPr>
      <w:bookmarkStart w:id="5" w:name="_Toc88229880"/>
      <w:r>
        <w:t>2</w:t>
      </w:r>
      <w:r w:rsidR="00DF36C2" w:rsidRPr="00DF36C2">
        <w:t>.2</w:t>
      </w:r>
      <w:r w:rsidR="0027569C">
        <w:t xml:space="preserve"> </w:t>
      </w:r>
      <w:bookmarkStart w:id="6" w:name="_Toc87816514"/>
      <w:r w:rsidR="000E29CE">
        <w:t>Simulated Annealing</w:t>
      </w:r>
      <w:bookmarkEnd w:id="5"/>
      <w:bookmarkEnd w:id="6"/>
    </w:p>
    <w:p w14:paraId="6DA4A929" w14:textId="77777777" w:rsidR="00DF36C2" w:rsidRPr="00DF36C2" w:rsidRDefault="00DF36C2" w:rsidP="00DF36C2"/>
    <w:p w14:paraId="33100616" w14:textId="64CD8818" w:rsidR="009B3AD2" w:rsidRDefault="00FC1A1B" w:rsidP="00F613E7">
      <w:pPr>
        <w:rPr>
          <w:lang w:eastAsia="en-GB"/>
        </w:rPr>
      </w:pPr>
      <w:r>
        <w:rPr>
          <w:lang w:eastAsia="en-GB"/>
        </w:rPr>
        <w:t>The s</w:t>
      </w:r>
      <w:r w:rsidR="009B3AD2">
        <w:rPr>
          <w:lang w:eastAsia="en-GB"/>
        </w:rPr>
        <w:t xml:space="preserve">imulated </w:t>
      </w:r>
      <w:r w:rsidR="000E2D5A">
        <w:rPr>
          <w:lang w:eastAsia="en-GB"/>
        </w:rPr>
        <w:t>a</w:t>
      </w:r>
      <w:r w:rsidR="009B3AD2">
        <w:rPr>
          <w:lang w:eastAsia="en-GB"/>
        </w:rPr>
        <w:t xml:space="preserve">nnealing (SA) </w:t>
      </w:r>
      <w:r w:rsidR="00484339">
        <w:rPr>
          <w:lang w:eastAsia="en-GB"/>
        </w:rPr>
        <w:t>m</w:t>
      </w:r>
      <w:r w:rsidR="009B3AD2">
        <w:rPr>
          <w:lang w:eastAsia="en-GB"/>
        </w:rPr>
        <w:t xml:space="preserve">etaheuristic uses </w:t>
      </w:r>
      <w:r>
        <w:rPr>
          <w:lang w:eastAsia="en-GB"/>
        </w:rPr>
        <w:t xml:space="preserve">the </w:t>
      </w:r>
      <w:r w:rsidR="009B3AD2">
        <w:rPr>
          <w:lang w:eastAsia="en-GB"/>
        </w:rPr>
        <w:t>temperature</w:t>
      </w:r>
      <w:r w:rsidR="00484339">
        <w:rPr>
          <w:lang w:eastAsia="en-GB"/>
        </w:rPr>
        <w:t xml:space="preserve"> concept</w:t>
      </w:r>
      <w:r w:rsidR="009B3AD2">
        <w:rPr>
          <w:lang w:eastAsia="en-GB"/>
        </w:rPr>
        <w:t xml:space="preserve"> to </w:t>
      </w:r>
      <w:r w:rsidR="001805D6">
        <w:rPr>
          <w:lang w:eastAsia="en-GB"/>
        </w:rPr>
        <w:t xml:space="preserve">approximate </w:t>
      </w:r>
      <w:r w:rsidR="00B23C95">
        <w:rPr>
          <w:lang w:eastAsia="en-GB"/>
        </w:rPr>
        <w:t xml:space="preserve">the </w:t>
      </w:r>
      <w:r w:rsidR="001805D6">
        <w:rPr>
          <w:lang w:eastAsia="en-GB"/>
        </w:rPr>
        <w:t xml:space="preserve">global optimum of </w:t>
      </w:r>
      <w:r w:rsidR="0021112A">
        <w:rPr>
          <w:lang w:eastAsia="en-GB"/>
        </w:rPr>
        <w:t xml:space="preserve">the CO </w:t>
      </w:r>
      <w:r w:rsidR="001805D6">
        <w:rPr>
          <w:lang w:eastAsia="en-GB"/>
        </w:rPr>
        <w:t>problem</w:t>
      </w:r>
      <w:r w:rsidR="0046579C">
        <w:rPr>
          <w:lang w:eastAsia="en-GB"/>
        </w:rPr>
        <w:t xml:space="preserve"> </w:t>
      </w:r>
      <w:r w:rsidR="0046579C">
        <w:rPr>
          <w:lang w:eastAsia="en-GB"/>
        </w:rPr>
        <w:fldChar w:fldCharType="begin" w:fldLock="1"/>
      </w:r>
      <w:r w:rsidR="00D2594D">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sidR="00FA6A6E">
        <w:rPr>
          <w:lang w:eastAsia="en-GB"/>
        </w:rPr>
        <w:t>.</w:t>
      </w:r>
      <w:r w:rsidR="009B3AD2">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sidR="009B3AD2">
        <w:rPr>
          <w:lang w:eastAsia="en-GB"/>
        </w:rPr>
        <w:t>. Just as in physical annealing,</w:t>
      </w:r>
      <w:r w:rsidR="00797D3A">
        <w:rPr>
          <w:lang w:eastAsia="en-GB"/>
        </w:rPr>
        <w:t xml:space="preserve"> optimisation starts </w:t>
      </w:r>
      <w:r w:rsidR="009B3AD2">
        <w:rPr>
          <w:lang w:eastAsia="en-GB"/>
        </w:rPr>
        <w:t xml:space="preserve">with a high temperature and </w:t>
      </w:r>
      <w:r w:rsidR="00797D3A">
        <w:rPr>
          <w:lang w:eastAsia="en-GB"/>
        </w:rPr>
        <w:t>decreases</w:t>
      </w:r>
      <w:r w:rsidR="009B3AD2">
        <w:rPr>
          <w:lang w:eastAsia="en-GB"/>
        </w:rPr>
        <w:t xml:space="preserve"> at a controlled rate. </w:t>
      </w:r>
      <w:r w:rsidR="006376AF">
        <w:rPr>
          <w:lang w:eastAsia="en-GB"/>
        </w:rPr>
        <w:t xml:space="preserve">If </w:t>
      </w:r>
      <w:r w:rsidR="00EF3B2C">
        <w:rPr>
          <w:lang w:eastAsia="en-GB"/>
        </w:rPr>
        <w:t>the</w:t>
      </w:r>
      <w:r w:rsidR="006376AF">
        <w:rPr>
          <w:lang w:eastAsia="en-GB"/>
        </w:rPr>
        <w:t xml:space="preserve"> rate is low enough</w:t>
      </w:r>
      <w:r w:rsidR="00DD3177">
        <w:rPr>
          <w:lang w:eastAsia="en-GB"/>
        </w:rPr>
        <w:t xml:space="preserve">, </w:t>
      </w:r>
      <w:r w:rsidR="00797D3A">
        <w:rPr>
          <w:lang w:eastAsia="en-GB"/>
        </w:rPr>
        <w:t>SA is</w:t>
      </w:r>
      <w:r w:rsidR="006376AF">
        <w:rPr>
          <w:lang w:eastAsia="en-GB"/>
        </w:rPr>
        <w:t xml:space="preserv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xml:space="preserve">. </w:t>
      </w:r>
      <w:r w:rsidR="00EF3B2C">
        <w:rPr>
          <w:lang w:eastAsia="en-GB"/>
        </w:rPr>
        <w:t>It</w:t>
      </w:r>
      <w:r w:rsidR="006376AF">
        <w:rPr>
          <w:lang w:eastAsia="en-GB"/>
        </w:rPr>
        <w:t xml:space="preserve"> is possible to find good approximations of the optima faster at higher cooling rates.</w:t>
      </w:r>
    </w:p>
    <w:p w14:paraId="26476CC9" w14:textId="1D251A7C" w:rsidR="001805D6" w:rsidRDefault="001805D6" w:rsidP="00C817CC">
      <w:pPr>
        <w:rPr>
          <w:lang w:eastAsia="en-GB"/>
        </w:rPr>
      </w:pPr>
    </w:p>
    <w:p w14:paraId="338B05EA" w14:textId="0876D08A" w:rsidR="000A201F" w:rsidRPr="005A6405" w:rsidRDefault="001805D6" w:rsidP="00F613E7">
      <w:pPr>
        <w:rPr>
          <w:lang w:eastAsia="en-GB"/>
        </w:rPr>
      </w:pPr>
      <w:r w:rsidRPr="005A6405">
        <w:rPr>
          <w:lang w:eastAsia="en-GB"/>
        </w:rPr>
        <w:t xml:space="preserve">The temperature 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w:t>
      </w:r>
      <w:r w:rsidR="00A77A82">
        <w:rPr>
          <w:lang w:eastAsia="en-GB"/>
        </w:rPr>
        <w:t>to</w:t>
      </w:r>
      <w:r w:rsidR="005A6405">
        <w:rPr>
          <w:lang w:eastAsia="en-GB"/>
        </w:rPr>
        <w:t xml:space="preserve">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A77A82">
        <w:rPr>
          <w:lang w:eastAsia="en-GB"/>
        </w:rPr>
        <w:t xml:space="preserve"> and </w:t>
      </w:r>
      <w:r w:rsidR="001C27B1">
        <w:rPr>
          <w:lang w:eastAsia="en-GB"/>
        </w:rPr>
        <w:t xml:space="preserve">acts </w:t>
      </w:r>
      <w:r w:rsidR="006C21AD">
        <w:rPr>
          <w:lang w:eastAsia="en-GB"/>
        </w:rPr>
        <w:t>as</w:t>
      </w:r>
      <w:r w:rsidR="000A201F">
        <w:rPr>
          <w:lang w:eastAsia="en-GB"/>
        </w:rPr>
        <w:t xml:space="preserve"> </w:t>
      </w:r>
      <w:r w:rsidR="00B23C95">
        <w:rPr>
          <w:lang w:eastAsia="en-GB"/>
        </w:rPr>
        <w:t xml:space="preserve">a </w:t>
      </w:r>
      <w:r w:rsidR="000A201F">
        <w:rPr>
          <w:lang w:eastAsia="en-GB"/>
        </w:rPr>
        <w:t>random walk, choosing random moves with high probability</w:t>
      </w:r>
      <w:r w:rsidR="00484339">
        <w:rPr>
          <w:lang w:eastAsia="en-GB"/>
        </w:rPr>
        <w:t xml:space="preserve">, which </w:t>
      </w:r>
      <w:r w:rsidR="000A201F">
        <w:rPr>
          <w:lang w:eastAsia="en-GB"/>
        </w:rPr>
        <w:t>prevents</w:t>
      </w:r>
      <w:r w:rsidRPr="001805D6">
        <w:rPr>
          <w:lang w:eastAsia="en-GB"/>
        </w:rPr>
        <w:t xml:space="preserve"> </w:t>
      </w:r>
      <w:r w:rsidR="00484339">
        <w:rPr>
          <w:lang w:eastAsia="en-GB"/>
        </w:rPr>
        <w:t>it</w:t>
      </w:r>
      <w:r w:rsidRPr="001805D6">
        <w:rPr>
          <w:lang w:eastAsia="en-GB"/>
        </w:rPr>
        <w:t xml:space="preserve"> from </w:t>
      </w:r>
      <w:r w:rsidR="00A77A82">
        <w:rPr>
          <w:lang w:eastAsia="en-GB"/>
        </w:rPr>
        <w:t>getting</w:t>
      </w:r>
      <w:r w:rsidRPr="001805D6">
        <w:rPr>
          <w:lang w:eastAsia="en-GB"/>
        </w:rPr>
        <w:t xml:space="preserve"> stuck at local optima</w:t>
      </w:r>
      <w:r w:rsidR="000A201F">
        <w:rPr>
          <w:lang w:eastAsia="en-GB"/>
        </w:rPr>
        <w:t>.</w:t>
      </w:r>
      <w:r>
        <w:rPr>
          <w:lang w:eastAsia="en-GB"/>
        </w:rPr>
        <w:t xml:space="preserve"> </w:t>
      </w:r>
      <w:r w:rsidR="00A77A82">
        <w:rPr>
          <w:lang w:eastAsia="en-GB"/>
        </w:rPr>
        <w:t>As the temperature decreases</w:t>
      </w:r>
      <w:r w:rsidR="000721C1" w:rsidRPr="00902CC6">
        <w:rPr>
          <w:lang w:eastAsia="en-GB"/>
        </w:rPr>
        <w:t xml:space="preserve">, </w:t>
      </w:r>
      <w:r w:rsidR="000A201F" w:rsidRPr="00902CC6">
        <w:rPr>
          <w:lang w:eastAsia="en-GB"/>
        </w:rPr>
        <w:t xml:space="preserve">the algorithm </w:t>
      </w:r>
      <w:r w:rsidR="006C21AD">
        <w:rPr>
          <w:lang w:eastAsia="en-GB"/>
        </w:rPr>
        <w:t>prioritises</w:t>
      </w:r>
      <w:r w:rsidR="000A201F" w:rsidRPr="00902CC6">
        <w:rPr>
          <w:lang w:eastAsia="en-GB"/>
        </w:rPr>
        <w:t xml:space="preserve"> advantageous moves</w:t>
      </w:r>
      <w:r w:rsidR="00A77A82">
        <w:rPr>
          <w:lang w:eastAsia="en-GB"/>
        </w:rPr>
        <w:t>, acting more like a greedy algorithm</w:t>
      </w:r>
      <w:r w:rsidR="005A6405">
        <w:rPr>
          <w:lang w:eastAsia="en-GB"/>
        </w:rPr>
        <w:t>.</w:t>
      </w:r>
      <w:r w:rsidR="000A201F" w:rsidRPr="00902CC6">
        <w:rPr>
          <w:lang w:eastAsia="en-GB"/>
        </w:rPr>
        <w:t xml:space="preserve"> As </w:t>
      </w:r>
      <w:r w:rsidR="00457927">
        <w:rPr>
          <w:lang w:eastAsia="en-GB"/>
        </w:rPr>
        <w:t>SA</w:t>
      </w:r>
      <w:r w:rsidR="000A201F" w:rsidRPr="00902CC6">
        <w:rPr>
          <w:lang w:eastAsia="en-GB"/>
        </w:rPr>
        <w:t xml:space="preserve"> shift</w:t>
      </w:r>
      <w:r w:rsidR="00457927">
        <w:rPr>
          <w:lang w:eastAsia="en-GB"/>
        </w:rPr>
        <w:t>s</w:t>
      </w:r>
      <w:r w:rsidR="000A201F" w:rsidRPr="00902CC6">
        <w:rPr>
          <w:lang w:eastAsia="en-GB"/>
        </w:rPr>
        <w:t xml:space="preserve">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457927">
        <w:rPr>
          <w:lang w:eastAsia="en-GB"/>
        </w:rPr>
        <w:t>it</w:t>
      </w:r>
      <w:r w:rsidR="006462D6" w:rsidRPr="00902CC6">
        <w:rPr>
          <w:lang w:eastAsia="en-GB"/>
        </w:rPr>
        <w:t xml:space="preserve"> </w:t>
      </w:r>
      <w:r w:rsidR="001C27B1" w:rsidRPr="00902CC6">
        <w:rPr>
          <w:lang w:eastAsia="en-GB"/>
        </w:rPr>
        <w:t xml:space="preserve">gradually </w:t>
      </w:r>
      <w:r w:rsidR="008D30A6">
        <w:rPr>
          <w:lang w:eastAsia="en-GB"/>
        </w:rPr>
        <w:t>moves</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C817CC">
      <w:pPr>
        <w:rPr>
          <w:lang w:eastAsia="en-GB"/>
        </w:rPr>
      </w:pPr>
    </w:p>
    <w:p w14:paraId="77E5D761" w14:textId="6D427022"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w:t>
      </w:r>
      <w:r w:rsidR="00A77A82">
        <w:rPr>
          <w:lang w:eastAsia="en-GB"/>
        </w:rPr>
        <w:t xml:space="preserve">cost </w:t>
      </w:r>
      <w:r w:rsidR="004F7C0D">
        <w:rPr>
          <w:lang w:eastAsia="en-GB"/>
        </w:rPr>
        <w:t>function</w:t>
      </w:r>
      <w:r w:rsidRPr="006462D6">
        <w:rPr>
          <w:lang w:eastAsia="en-GB"/>
        </w:rPr>
        <w:t xml:space="preserve">. </w:t>
      </w:r>
      <w:r w:rsidR="00A77A82" w:rsidRPr="00094EDD">
        <w:rPr>
          <w:i/>
          <w:iCs/>
          <w:lang w:eastAsia="en-GB"/>
        </w:rPr>
        <w:t>ΔE</w:t>
      </w:r>
      <w:r w:rsidR="00A77A82" w:rsidRPr="00094EDD">
        <w:rPr>
          <w:lang w:eastAsia="en-GB"/>
        </w:rPr>
        <w:t xml:space="preserve"> </w:t>
      </w:r>
      <w:r w:rsidR="00A77A82">
        <w:rPr>
          <w:lang w:eastAsia="en-GB"/>
        </w:rPr>
        <w:t>is an energy transition (negative when moving downhill) that the proposed node will introduce.</w:t>
      </w:r>
    </w:p>
    <w:p w14:paraId="57CE83C8" w14:textId="77777777" w:rsidR="00E41DEB" w:rsidRDefault="00E41DEB" w:rsidP="00C817CC">
      <w:pPr>
        <w:rPr>
          <w:lang w:eastAsia="en-GB"/>
        </w:rPr>
      </w:pPr>
    </w:p>
    <w:p w14:paraId="238CDA3E" w14:textId="6D9D31A5" w:rsidR="00B83CB1" w:rsidRPr="00B83CB1" w:rsidRDefault="00CC3AD1" w:rsidP="00B83CB1">
      <w:pPr>
        <w:jc w:val="center"/>
        <w:rPr>
          <w:rFonts w:eastAsia="Times New Roman" w:cs="Times New Roman"/>
          <w:i/>
          <w:iCs/>
          <w:lang w:eastAsia="en-GB"/>
        </w:rPr>
      </w:pPr>
      <m:oMathPara>
        <m:oMath>
          <m:eqArr>
            <m:eqArrPr>
              <m:maxDist m:val="1"/>
              <m:ctrlPr>
                <w:rPr>
                  <w:rFonts w:ascii="Cambria Math" w:eastAsia="Times New Roman" w:hAnsi="Cambria Math" w:cs="Times New Roman"/>
                  <w:i/>
                  <w:iCs/>
                  <w:lang w:eastAsia="en-GB"/>
                </w:rPr>
              </m:ctrlPr>
            </m:eqArrPr>
            <m:e>
              <m:r>
                <w:rPr>
                  <w:rFonts w:ascii="Cambria Math" w:eastAsia="Times New Roman" w:hAnsi="Cambria Math" w:cs="Times New Roman"/>
                  <w:lang w:eastAsia="en-GB"/>
                </w:rPr>
                <m:t>∆E=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c</m:t>
                  </m:r>
                </m:e>
              </m:d>
              <m:r>
                <w:rPr>
                  <w:rFonts w:ascii="Cambria Math" w:eastAsia="Times New Roman" w:hAnsi="Cambria Math" w:cs="Times New Roman"/>
                  <w:lang w:eastAsia="en-GB"/>
                </w:rPr>
                <m:t>#</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2.1</m:t>
                  </m:r>
                </m:e>
              </m:d>
            </m:e>
          </m:eqArr>
        </m:oMath>
      </m:oMathPara>
    </w:p>
    <w:p w14:paraId="3CBC5678" w14:textId="77777777" w:rsidR="00B83CB1" w:rsidRDefault="00B83CB1" w:rsidP="00C817CC">
      <w:pPr>
        <w:rPr>
          <w:lang w:eastAsia="en-GB"/>
        </w:rPr>
      </w:pPr>
    </w:p>
    <w:p w14:paraId="7A0D6997" w14:textId="09D8E058"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affect the probability of choosing </w:t>
      </w:r>
      <w:r w:rsidR="002E5274">
        <w:rPr>
          <w:lang w:eastAsia="en-GB"/>
        </w:rPr>
        <w:t xml:space="preserve">node </w:t>
      </w:r>
      <w:r w:rsidR="002E5274">
        <w:rPr>
          <w:i/>
          <w:iCs/>
          <w:lang w:eastAsia="en-GB"/>
        </w:rPr>
        <w:t>n</w:t>
      </w:r>
      <w:r w:rsidR="009C71B3">
        <w:rPr>
          <w:lang w:eastAsia="en-GB"/>
        </w:rPr>
        <w:t xml:space="preserve">, where </w:t>
      </w:r>
      <w:r w:rsidR="00094EDD">
        <w:rPr>
          <w:i/>
          <w:iCs/>
          <w:lang w:eastAsia="en-GB"/>
        </w:rPr>
        <w:t xml:space="preserve">T </w:t>
      </w:r>
      <w:r w:rsidR="00484339">
        <w:rPr>
          <w:lang w:eastAsia="en-GB"/>
        </w:rPr>
        <w:t>controls</w:t>
      </w:r>
      <w:r w:rsidR="00094EDD">
        <w:rPr>
          <w:lang w:eastAsia="en-GB"/>
        </w:rPr>
        <w:t xml:space="preserve"> </w:t>
      </w:r>
      <w:r w:rsidR="009C71B3">
        <w:rPr>
          <w:lang w:eastAsia="en-GB"/>
        </w:rPr>
        <w:t>the influence of</w:t>
      </w:r>
      <w:r w:rsidR="00094EDD">
        <w:rPr>
          <w:lang w:eastAsia="en-GB"/>
        </w:rPr>
        <w:t xml:space="preserve"> </w:t>
      </w:r>
      <w:r w:rsidR="00094EDD" w:rsidRPr="004F7C0D">
        <w:rPr>
          <w:i/>
          <w:iCs/>
          <w:lang w:eastAsia="en-GB"/>
        </w:rPr>
        <w:t>ΔE</w:t>
      </w:r>
      <w:r w:rsidR="00094EDD">
        <w:rPr>
          <w:lang w:eastAsia="en-GB"/>
        </w:rPr>
        <w:t xml:space="preserve"> </w:t>
      </w:r>
      <w:r w:rsidR="00830CCC">
        <w:rPr>
          <w:lang w:eastAsia="en-GB"/>
        </w:rPr>
        <w:fldChar w:fldCharType="begin" w:fldLock="1"/>
      </w:r>
      <w:r w:rsidR="009C71B3">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C817CC">
      <w:pPr>
        <w:rPr>
          <w:lang w:eastAsia="en-GB"/>
        </w:rPr>
      </w:pPr>
    </w:p>
    <w:p w14:paraId="6DC72A1F" w14:textId="3BA8BE21" w:rsidR="00E41DEB" w:rsidRPr="0042153D" w:rsidRDefault="00CC3AD1" w:rsidP="0042153D">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2</m:t>
                  </m:r>
                </m:e>
              </m:d>
              <m:ctrlPr>
                <w:rPr>
                  <w:rFonts w:ascii="Cambria Math" w:eastAsia="Times New Roman" w:hAnsi="Cambria Math" w:cs="Times New Roman"/>
                  <w:i/>
                  <w:lang w:eastAsia="en-GB"/>
                </w:rPr>
              </m:ctrlPr>
            </m:e>
          </m:eqArr>
        </m:oMath>
      </m:oMathPara>
    </w:p>
    <w:p w14:paraId="64D0EFE8" w14:textId="77777777" w:rsidR="0042153D" w:rsidRDefault="0042153D" w:rsidP="00C817CC">
      <w:pPr>
        <w:rPr>
          <w:lang w:eastAsia="en-GB"/>
        </w:rPr>
      </w:pPr>
    </w:p>
    <w:p w14:paraId="69E5B00E" w14:textId="76EC5DA1" w:rsidR="00E26FFA" w:rsidRPr="0046579C" w:rsidRDefault="00865FE3" w:rsidP="00C817CC">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Pr>
          <w:lang w:eastAsia="en-GB"/>
        </w:rPr>
        <w:t xml:space="preserve">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C817CC">
      <w:pPr>
        <w:rPr>
          <w:lang w:eastAsia="en-GB"/>
        </w:rPr>
      </w:pPr>
    </w:p>
    <w:p w14:paraId="204803DD" w14:textId="770A38D9" w:rsidR="00E26FFA" w:rsidRPr="00B83CB1" w:rsidRDefault="00CC3AD1"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3</m:t>
                  </m:r>
                </m:e>
              </m:d>
              <m:ctrlPr>
                <w:rPr>
                  <w:rFonts w:ascii="Cambria Math" w:eastAsia="Times New Roman" w:hAnsi="Cambria Math" w:cs="Times New Roman"/>
                  <w:i/>
                  <w:lang w:eastAsia="en-GB"/>
                </w:rPr>
              </m:ctrlPr>
            </m:e>
          </m:eqArr>
        </m:oMath>
      </m:oMathPara>
    </w:p>
    <w:p w14:paraId="795E81C0" w14:textId="77777777" w:rsidR="00C817CC" w:rsidRDefault="00C817CC" w:rsidP="00C817CC">
      <w:pPr>
        <w:rPr>
          <w:lang w:eastAsia="en-GB"/>
        </w:rPr>
      </w:pPr>
    </w:p>
    <w:p w14:paraId="6DCF34AA" w14:textId="545F2022" w:rsidR="00E26FFA" w:rsidRPr="0027569C" w:rsidRDefault="00C817CC" w:rsidP="00C817CC">
      <w:pPr>
        <w:rPr>
          <w:lang w:eastAsia="en-GB"/>
        </w:rPr>
      </w:pPr>
      <w:r>
        <w:rPr>
          <w:lang w:eastAsia="en-GB"/>
        </w:rPr>
        <w:t>I</w:t>
      </w:r>
      <w:r w:rsidR="00885C48">
        <w:rPr>
          <w:lang w:eastAsia="en-GB"/>
        </w:rPr>
        <w:t xml:space="preserve">f </w:t>
      </w:r>
      <w:r w:rsidR="00684357">
        <w:rPr>
          <w:lang w:eastAsia="en-GB"/>
        </w:rPr>
        <w:t xml:space="preserve">acceptance </w:t>
      </w:r>
      <w:r w:rsidR="00885C48">
        <w:rPr>
          <w:lang w:eastAsia="en-GB"/>
        </w:rPr>
        <w:t xml:space="preserve">probability is higher than a uniformly generated random number, node </w:t>
      </w:r>
      <w:r w:rsidR="00885C48">
        <w:rPr>
          <w:i/>
          <w:iCs/>
          <w:lang w:eastAsia="en-GB"/>
        </w:rPr>
        <w:t xml:space="preserve">c </w:t>
      </w:r>
      <w:r w:rsidR="00885C48">
        <w:rPr>
          <w:lang w:eastAsia="en-GB"/>
        </w:rPr>
        <w:t>is rejected</w:t>
      </w:r>
      <w:r w:rsidR="00BA1ABE">
        <w:rPr>
          <w:lang w:eastAsia="en-GB"/>
        </w:rPr>
        <w:t>,</w:t>
      </w:r>
      <w:r w:rsidR="00885C48">
        <w:rPr>
          <w:lang w:eastAsia="en-GB"/>
        </w:rPr>
        <w:t xml:space="preserve"> </w:t>
      </w:r>
      <w:r w:rsidR="00BA1ABE">
        <w:rPr>
          <w:lang w:eastAsia="en-GB"/>
        </w:rPr>
        <w:t>favouring</w:t>
      </w:r>
      <w:r w:rsidR="00885C48">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t>
      </w:r>
      <w:r w:rsidR="000C3375" w:rsidRPr="00684357">
        <w:rPr>
          <w:lang w:eastAsia="en-GB"/>
        </w:rPr>
        <w:t>the proposed node</w:t>
      </w:r>
      <w:r w:rsidR="000C3375">
        <w:rPr>
          <w:lang w:eastAsia="en-GB"/>
        </w:rPr>
        <w:t xml:space="preserve"> </w:t>
      </w:r>
      <w:r w:rsidR="00684357" w:rsidRPr="00684357">
        <w:rPr>
          <w:lang w:eastAsia="en-GB"/>
        </w:rPr>
        <w:t xml:space="preserve">will always </w:t>
      </w:r>
      <w:r w:rsidR="000C3375">
        <w:rPr>
          <w:lang w:eastAsia="en-GB"/>
        </w:rPr>
        <w:t>be selected</w:t>
      </w:r>
      <w:r w:rsidR="00684357" w:rsidRP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3A3DF1">
      <w:pPr>
        <w:rPr>
          <w:lang w:eastAsia="en-GB"/>
        </w:rPr>
      </w:pPr>
    </w:p>
    <w:p w14:paraId="2B35781E" w14:textId="6854CF92" w:rsidR="00E26FFA" w:rsidRPr="00B83CB1" w:rsidRDefault="00CC3AD1"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lang w:eastAsia="en-GB"/>
                </w:rPr>
              </m:ctrlPr>
            </m:eqArrPr>
            <m:e>
              <m:r>
                <w:rPr>
                  <w:rFonts w:ascii="Cambria Math" w:eastAsia="Times New Roman" w:hAnsi="Cambria Math" w:cs="Times New Roman"/>
                  <w:lang w:eastAsia="en-GB"/>
                </w:rPr>
                <m:t>∆E≤0</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Fals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False       continue</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c←n                                                                            </m:t>
                      </m:r>
                    </m:e>
                  </m:eqArr>
                </m:e>
              </m:d>
              <m:r>
                <w:rPr>
                  <w:rFonts w:ascii="Cambria Math" w:eastAsia="Times New Roman" w:hAnsi="Cambria Math" w:cs="Times New Roman"/>
                  <w:lang w:eastAsia="en-GB"/>
                </w:rPr>
                <m:t>#</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2.4</m:t>
                  </m:r>
                </m:e>
              </m:d>
            </m:e>
          </m:eqArr>
        </m:oMath>
      </m:oMathPara>
    </w:p>
    <w:p w14:paraId="0CE3676F" w14:textId="77777777" w:rsidR="00C817CC" w:rsidRDefault="00C817CC" w:rsidP="003A3DF1">
      <w:pPr>
        <w:rPr>
          <w:lang w:eastAsia="en-GB"/>
        </w:rPr>
      </w:pPr>
    </w:p>
    <w:p w14:paraId="54E3EA9C" w14:textId="72B4D72F" w:rsidR="00EA0FAF" w:rsidRPr="00891BA0" w:rsidRDefault="00891BA0" w:rsidP="00891BA0">
      <w:pPr>
        <w:rPr>
          <w:lang w:eastAsia="en-GB"/>
        </w:rPr>
      </w:pPr>
      <w:r>
        <w:rPr>
          <w:lang w:eastAsia="en-GB"/>
        </w:rPr>
        <w:t>The pseudocode</w:t>
      </w:r>
      <w:r w:rsidR="00EA0FAF">
        <w:rPr>
          <w:lang w:eastAsia="en-GB"/>
        </w:rPr>
        <w:t xml:space="preserve"> of SA</w:t>
      </w:r>
      <w:r>
        <w:rPr>
          <w:lang w:eastAsia="en-GB"/>
        </w:rPr>
        <w:t xml:space="preserve"> can be </w:t>
      </w:r>
      <w:r w:rsidR="002A2C34">
        <w:rPr>
          <w:lang w:eastAsia="en-GB"/>
        </w:rPr>
        <w:t>observed</w:t>
      </w:r>
      <w:r>
        <w:rPr>
          <w:lang w:eastAsia="en-GB"/>
        </w:rPr>
        <w:t xml:space="preserve"> in Algorithm </w:t>
      </w:r>
      <w:r w:rsidR="004B29FC">
        <w:rPr>
          <w:lang w:eastAsia="en-GB"/>
        </w:rPr>
        <w:t>2</w:t>
      </w:r>
      <w:r>
        <w:rPr>
          <w:lang w:eastAsia="en-GB"/>
        </w:rPr>
        <w:t>.1</w:t>
      </w:r>
      <w:r w:rsidR="00EA0FAF">
        <w:rPr>
          <w:lang w:eastAsia="en-GB"/>
        </w:rPr>
        <w:t>.</w:t>
      </w:r>
    </w:p>
    <w:p w14:paraId="51A21478" w14:textId="417E96F0" w:rsidR="00891BA0" w:rsidRDefault="00891BA0" w:rsidP="00EA0FAF">
      <w:pPr>
        <w:pStyle w:val="Pseudocode"/>
        <w:rPr>
          <w:szCs w:val="20"/>
        </w:rPr>
      </w:pPr>
    </w:p>
    <w:p w14:paraId="30714C8E" w14:textId="77777777" w:rsidR="0025078C" w:rsidRDefault="0025078C" w:rsidP="00EA0FAF">
      <w:pPr>
        <w:pStyle w:val="Pseudocode"/>
        <w:rPr>
          <w:szCs w:val="20"/>
        </w:rPr>
      </w:pPr>
    </w:p>
    <w:p w14:paraId="4BB740E3" w14:textId="463A0308" w:rsidR="00EA0FAF" w:rsidRPr="0025078C" w:rsidRDefault="00EA0FAF" w:rsidP="00EA0FAF">
      <w:pPr>
        <w:pStyle w:val="Caption"/>
        <w:rPr>
          <w:i w:val="0"/>
          <w:iCs w:val="0"/>
          <w:color w:val="000000" w:themeColor="text1"/>
          <w:sz w:val="24"/>
          <w:szCs w:val="24"/>
          <w:u w:val="single"/>
        </w:rPr>
        <w:sectPr w:rsidR="00EA0FAF" w:rsidRPr="0025078C" w:rsidSect="0027569C">
          <w:headerReference w:type="even" r:id="rId8"/>
          <w:headerReference w:type="default" r:id="rId9"/>
          <w:pgSz w:w="12240" w:h="20160"/>
          <w:pgMar w:top="1440" w:right="1440" w:bottom="1440" w:left="1440" w:header="708" w:footer="708" w:gutter="0"/>
          <w:cols w:space="708"/>
          <w:docGrid w:linePitch="360"/>
        </w:sectPr>
      </w:pPr>
      <w:bookmarkStart w:id="7" w:name="_Toc88229911"/>
      <w:r w:rsidRPr="0025078C">
        <w:rPr>
          <w:i w:val="0"/>
          <w:iCs w:val="0"/>
          <w:color w:val="000000" w:themeColor="text1"/>
          <w:sz w:val="24"/>
          <w:szCs w:val="24"/>
          <w:u w:val="single"/>
        </w:rPr>
        <w:t xml:space="preserve">Algorithm </w:t>
      </w:r>
      <w:r w:rsidR="00781058">
        <w:rPr>
          <w:i w:val="0"/>
          <w:iCs w:val="0"/>
          <w:color w:val="000000" w:themeColor="text1"/>
          <w:sz w:val="24"/>
          <w:szCs w:val="24"/>
          <w:u w:val="single"/>
        </w:rPr>
        <w:t>2.</w:t>
      </w:r>
      <w:r w:rsidRPr="0025078C">
        <w:rPr>
          <w:i w:val="0"/>
          <w:iCs w:val="0"/>
          <w:color w:val="000000" w:themeColor="text1"/>
          <w:sz w:val="24"/>
          <w:szCs w:val="24"/>
          <w:u w:val="single"/>
        </w:rPr>
        <w:fldChar w:fldCharType="begin"/>
      </w:r>
      <w:r w:rsidRPr="0025078C">
        <w:rPr>
          <w:i w:val="0"/>
          <w:iCs w:val="0"/>
          <w:color w:val="000000" w:themeColor="text1"/>
          <w:sz w:val="24"/>
          <w:szCs w:val="24"/>
          <w:u w:val="single"/>
        </w:rPr>
        <w:instrText xml:space="preserve"> SEQ Algorithm \* ARABIC </w:instrText>
      </w:r>
      <w:r w:rsidRPr="0025078C">
        <w:rPr>
          <w:i w:val="0"/>
          <w:iCs w:val="0"/>
          <w:color w:val="000000" w:themeColor="text1"/>
          <w:sz w:val="24"/>
          <w:szCs w:val="24"/>
          <w:u w:val="single"/>
        </w:rPr>
        <w:fldChar w:fldCharType="separate"/>
      </w:r>
      <w:r w:rsidR="00AD4D15">
        <w:rPr>
          <w:i w:val="0"/>
          <w:iCs w:val="0"/>
          <w:noProof/>
          <w:color w:val="000000" w:themeColor="text1"/>
          <w:sz w:val="24"/>
          <w:szCs w:val="24"/>
          <w:u w:val="single"/>
        </w:rPr>
        <w:t>1</w:t>
      </w:r>
      <w:r w:rsidRPr="0025078C">
        <w:rPr>
          <w:i w:val="0"/>
          <w:iCs w:val="0"/>
          <w:color w:val="000000" w:themeColor="text1"/>
          <w:sz w:val="24"/>
          <w:szCs w:val="24"/>
          <w:u w:val="single"/>
        </w:rPr>
        <w:fldChar w:fldCharType="end"/>
      </w:r>
      <w:r w:rsidRPr="0025078C">
        <w:rPr>
          <w:i w:val="0"/>
          <w:iCs w:val="0"/>
          <w:color w:val="000000" w:themeColor="text1"/>
          <w:sz w:val="24"/>
          <w:szCs w:val="24"/>
          <w:u w:val="single"/>
        </w:rPr>
        <w:t xml:space="preserve">: Simulated Annealing </w:t>
      </w:r>
      <w:r w:rsidRPr="0025078C">
        <w:rPr>
          <w:i w:val="0"/>
          <w:iCs w:val="0"/>
          <w:color w:val="000000" w:themeColor="text1"/>
          <w:sz w:val="24"/>
          <w:szCs w:val="24"/>
          <w:u w:val="single"/>
        </w:rPr>
        <w:fldChar w:fldCharType="begin" w:fldLock="1"/>
      </w:r>
      <w:r w:rsidR="009C086B">
        <w:rPr>
          <w:i w:val="0"/>
          <w:iCs w:val="0"/>
          <w:color w:val="000000" w:themeColor="text1"/>
          <w:sz w:val="24"/>
          <w:szCs w:val="24"/>
          <w:u w:val="single"/>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25078C">
        <w:rPr>
          <w:i w:val="0"/>
          <w:iCs w:val="0"/>
          <w:color w:val="000000" w:themeColor="text1"/>
          <w:sz w:val="24"/>
          <w:szCs w:val="24"/>
          <w:u w:val="single"/>
        </w:rPr>
        <w:fldChar w:fldCharType="separate"/>
      </w:r>
      <w:r w:rsidRPr="0025078C">
        <w:rPr>
          <w:i w:val="0"/>
          <w:iCs w:val="0"/>
          <w:noProof/>
          <w:color w:val="000000" w:themeColor="text1"/>
          <w:sz w:val="24"/>
          <w:szCs w:val="24"/>
          <w:u w:val="single"/>
        </w:rPr>
        <w:t>(Johnson et al., 1989)</w:t>
      </w:r>
      <w:r w:rsidRPr="0025078C">
        <w:rPr>
          <w:i w:val="0"/>
          <w:iCs w:val="0"/>
          <w:color w:val="000000" w:themeColor="text1"/>
          <w:sz w:val="24"/>
          <w:szCs w:val="24"/>
          <w:u w:val="single"/>
        </w:rPr>
        <w:fldChar w:fldCharType="end"/>
      </w:r>
      <w:bookmarkEnd w:id="7"/>
    </w:p>
    <w:p w14:paraId="3FF1A302" w14:textId="061E1924" w:rsidR="00E41DEB" w:rsidRPr="00E41DEB" w:rsidRDefault="00E41DEB" w:rsidP="00EA0FAF">
      <w:pPr>
        <w:pStyle w:val="Pseudocode"/>
        <w:rPr>
          <w:szCs w:val="20"/>
        </w:rPr>
      </w:pPr>
      <w:r w:rsidRPr="00E41DEB">
        <w:rPr>
          <w:szCs w:val="20"/>
        </w:rPr>
        <w:t>c ← initial node</w:t>
      </w:r>
    </w:p>
    <w:p w14:paraId="70EC535A" w14:textId="3B473B63" w:rsidR="00E41DEB" w:rsidRDefault="00654477" w:rsidP="00EA0FAF">
      <w:pPr>
        <w:pStyle w:val="Pseudocode"/>
        <w:rPr>
          <w:szCs w:val="20"/>
        </w:rPr>
      </w:pPr>
      <w:r>
        <w:rPr>
          <w:b/>
          <w:bCs/>
          <w:szCs w:val="20"/>
        </w:rPr>
        <w:t>w</w:t>
      </w:r>
      <w:r w:rsidR="00E41DEB" w:rsidRPr="004A7678">
        <w:rPr>
          <w:b/>
          <w:bCs/>
          <w:szCs w:val="20"/>
        </w:rPr>
        <w:t>hile</w:t>
      </w:r>
      <w:r w:rsidR="00E41DEB">
        <w:rPr>
          <w:szCs w:val="20"/>
        </w:rPr>
        <w:t xml:space="preserve"> T &gt; threshold</w:t>
      </w:r>
    </w:p>
    <w:p w14:paraId="0A65443D" w14:textId="51A8D87A" w:rsidR="00E41DEB" w:rsidRDefault="00E41DEB" w:rsidP="00EA0FAF">
      <w:pPr>
        <w:pStyle w:val="Pseudocode"/>
        <w:ind w:firstLine="720"/>
        <w:rPr>
          <w:szCs w:val="20"/>
        </w:rPr>
      </w:pP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5585AC97" w:rsidR="001E415B" w:rsidRDefault="001E415B" w:rsidP="00EA0FAF">
      <w:pPr>
        <w:pStyle w:val="Pseudocode"/>
        <w:ind w:firstLine="720"/>
        <w:rPr>
          <w:szCs w:val="20"/>
        </w:rPr>
      </w:pPr>
      <w:r w:rsidRPr="001E415B">
        <w:rPr>
          <w:szCs w:val="20"/>
        </w:rPr>
        <w:t>Δ</w:t>
      </w:r>
      <w:r>
        <w:rPr>
          <w:szCs w:val="20"/>
        </w:rPr>
        <w:t xml:space="preserve">E </w:t>
      </w:r>
      <w:r w:rsidR="001A2F0A" w:rsidRPr="00E41DEB">
        <w:rPr>
          <w:szCs w:val="20"/>
        </w:rPr>
        <w:t>←</w:t>
      </w:r>
      <w:r>
        <w:rPr>
          <w:szCs w:val="20"/>
        </w:rPr>
        <w:t xml:space="preserve"> evaluate(n) – evaluate(c)</w:t>
      </w:r>
    </w:p>
    <w:p w14:paraId="6E587B2E" w14:textId="710B7C68" w:rsidR="00654477" w:rsidRDefault="001E415B" w:rsidP="00EA0FAF">
      <w:pPr>
        <w:pStyle w:val="Pseudocode"/>
        <w:ind w:firstLine="720"/>
        <w:rPr>
          <w:szCs w:val="20"/>
        </w:rPr>
      </w:pP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w:t>
      </w:r>
    </w:p>
    <w:p w14:paraId="3FC67DFC" w14:textId="269A283D" w:rsidR="001E415B" w:rsidRDefault="00654477" w:rsidP="00EA0FAF">
      <w:pPr>
        <w:pStyle w:val="Pseudocode"/>
        <w:ind w:left="720" w:firstLine="720"/>
        <w:rPr>
          <w:szCs w:val="20"/>
        </w:rPr>
      </w:pPr>
      <w:r w:rsidRPr="00654477">
        <w:rPr>
          <w:szCs w:val="20"/>
        </w:rPr>
        <w:t>c ← n</w:t>
      </w:r>
    </w:p>
    <w:p w14:paraId="5F219155" w14:textId="67CB9D2B" w:rsidR="004A7678" w:rsidRPr="00654477" w:rsidRDefault="00654477" w:rsidP="00EA0FAF">
      <w:pPr>
        <w:pStyle w:val="Pseudocode"/>
        <w:ind w:firstLine="720"/>
        <w:rPr>
          <w:szCs w:val="20"/>
        </w:rPr>
      </w:pPr>
      <w:r w:rsidRPr="00654477">
        <w:rPr>
          <w:b/>
          <w:bCs/>
          <w:szCs w:val="20"/>
        </w:rPr>
        <w:t>else if</w:t>
      </w:r>
      <w:r w:rsidRPr="00654477">
        <w:rPr>
          <w:szCs w:val="20"/>
        </w:rPr>
        <w:t xml:space="preserve"> </w:t>
      </w:r>
      <w:r w:rsidR="004A7678" w:rsidRPr="00654477">
        <w:rPr>
          <w:szCs w:val="20"/>
        </w:rPr>
        <w:t xml:space="preserve">P(c, n, T) </w:t>
      </w:r>
      <w:r w:rsidRPr="00654477">
        <w:rPr>
          <w:szCs w:val="20"/>
        </w:rPr>
        <w:t>≥</w:t>
      </w:r>
      <w:r w:rsidR="004A7678" w:rsidRPr="00654477">
        <w:rPr>
          <w:szCs w:val="20"/>
        </w:rPr>
        <w:t xml:space="preserve"> random(0, 1)</w:t>
      </w:r>
    </w:p>
    <w:p w14:paraId="792F3680" w14:textId="4D77B7FB" w:rsidR="00E41DEB" w:rsidRDefault="004A7678" w:rsidP="00EA0FAF">
      <w:pPr>
        <w:pStyle w:val="Pseudocode"/>
        <w:ind w:left="720" w:firstLine="720"/>
        <w:rPr>
          <w:szCs w:val="20"/>
        </w:rPr>
      </w:pPr>
      <w:r w:rsidRPr="00654477">
        <w:rPr>
          <w:szCs w:val="20"/>
        </w:rPr>
        <w:t>c ← n</w:t>
      </w:r>
    </w:p>
    <w:p w14:paraId="04D9E6A3" w14:textId="4473F82A" w:rsidR="00654477" w:rsidRPr="00654477" w:rsidRDefault="00654477" w:rsidP="00EA0FAF">
      <w:pPr>
        <w:pStyle w:val="Pseudocode"/>
        <w:ind w:firstLine="720"/>
        <w:rPr>
          <w:b/>
          <w:bCs/>
          <w:szCs w:val="20"/>
        </w:rPr>
      </w:pPr>
      <w:r w:rsidRPr="00654477">
        <w:rPr>
          <w:b/>
          <w:bCs/>
          <w:szCs w:val="20"/>
        </w:rPr>
        <w:t xml:space="preserve">end </w:t>
      </w:r>
    </w:p>
    <w:p w14:paraId="6AB1ABF1" w14:textId="2D3E5E8A" w:rsidR="00E41DEB" w:rsidRDefault="004A7678" w:rsidP="00EA0FAF">
      <w:pPr>
        <w:pStyle w:val="Pseudocode"/>
        <w:ind w:firstLine="720"/>
        <w:rPr>
          <w:szCs w:val="20"/>
        </w:rPr>
      </w:pPr>
      <w:r>
        <w:rPr>
          <w:szCs w:val="20"/>
        </w:rPr>
        <w:t xml:space="preserve">T </w:t>
      </w:r>
      <w:r w:rsidR="001A2F0A" w:rsidRPr="00E41DEB">
        <w:rPr>
          <w:szCs w:val="20"/>
        </w:rPr>
        <w:t>←</w:t>
      </w:r>
      <w:r>
        <w:rPr>
          <w:szCs w:val="20"/>
        </w:rPr>
        <w:t xml:space="preserve"> cooling(T)</w:t>
      </w:r>
    </w:p>
    <w:p w14:paraId="5836E10A" w14:textId="77777777" w:rsidR="00EA0FAF" w:rsidRDefault="00654477" w:rsidP="00EA0FAF">
      <w:pPr>
        <w:pStyle w:val="Pseudocode"/>
        <w:rPr>
          <w:b/>
          <w:bCs/>
          <w:szCs w:val="20"/>
        </w:rPr>
        <w:sectPr w:rsidR="00EA0FAF" w:rsidSect="00EA0FAF">
          <w:type w:val="continuous"/>
          <w:pgSz w:w="12240" w:h="20160"/>
          <w:pgMar w:top="1440" w:right="1440" w:bottom="4145" w:left="1440" w:header="709" w:footer="709" w:gutter="0"/>
          <w:lnNumType w:countBy="1" w:restart="newSection"/>
          <w:cols w:space="708"/>
          <w:docGrid w:linePitch="360"/>
        </w:sectPr>
      </w:pPr>
      <w:r w:rsidRPr="00654477">
        <w:rPr>
          <w:b/>
          <w:bCs/>
          <w:szCs w:val="20"/>
        </w:rPr>
        <w:t>end</w:t>
      </w:r>
    </w:p>
    <w:p w14:paraId="5BCDE892" w14:textId="79C6F924" w:rsidR="00891BA0" w:rsidRDefault="00891BA0" w:rsidP="00F613E7"/>
    <w:p w14:paraId="6150CA05" w14:textId="77777777" w:rsidR="0025078C" w:rsidRDefault="0025078C" w:rsidP="00F613E7"/>
    <w:p w14:paraId="4848D650" w14:textId="437DA180" w:rsidR="000E29CE" w:rsidRDefault="000435A2" w:rsidP="00DF36C2">
      <w:pPr>
        <w:pStyle w:val="Heading2"/>
      </w:pPr>
      <w:bookmarkStart w:id="8" w:name="_Toc88229881"/>
      <w:r>
        <w:t>2</w:t>
      </w:r>
      <w:r w:rsidR="00DF36C2" w:rsidRPr="00DF36C2">
        <w:t>.3</w:t>
      </w:r>
      <w:r w:rsidR="0027569C">
        <w:t xml:space="preserve"> </w:t>
      </w:r>
      <w:bookmarkStart w:id="9" w:name="_Toc87816515"/>
      <w:r w:rsidR="000E29CE">
        <w:t>Quantum Annealing</w:t>
      </w:r>
      <w:bookmarkEnd w:id="8"/>
      <w:bookmarkEnd w:id="9"/>
    </w:p>
    <w:p w14:paraId="5F4F4A18" w14:textId="77777777" w:rsidR="00DF36C2" w:rsidRPr="00DF36C2" w:rsidRDefault="00DF36C2" w:rsidP="00DF36C2"/>
    <w:p w14:paraId="5C6784F0" w14:textId="1112227A" w:rsidR="00BC08C9" w:rsidRDefault="00FC1A1B" w:rsidP="00F613E7">
      <w:r>
        <w:t>The q</w:t>
      </w:r>
      <w:r w:rsidR="000E2D5A">
        <w:t>uantum annealing (QA) metaheuristic uses quantum-mechanical fluctuations</w:t>
      </w:r>
      <w:r w:rsidR="00E20E3B">
        <w:t xml:space="preserve"> to find a global minimum of a function</w:t>
      </w:r>
      <w:r w:rsidR="00A006AF">
        <w:t xml:space="preserve"> </w:t>
      </w:r>
      <w:r w:rsidR="002D2712">
        <w:fldChar w:fldCharType="begin" w:fldLock="1"/>
      </w:r>
      <w:r w:rsidR="00681C43">
        <w:instrText>ADDIN CSL_CITATION {"citationItems":[{"id":"ITEM-1","itemData":{"DOI":"10.1166/JCTN.2011.1776963","ISSN":"1546-1955","author":[{"dropping-particle":"","family":"Ohzeki","given":"Masayuki","non-dropping-particle":"","parse-names":false,"suffix":""},{"dropping-particle":"","family":"Nishimori","given":"Hidetoshi","non-dropping-particle":"","parse-names":false,"suffix":""}],"container-title":"Journal of Computational and Theoretical Nanoscience","id":"ITEM-1","issue":"6","issued":{"date-parts":[["0","6"]]},"page":"963-971","publisher":"American Scientific Publishers","title":"Quantum annealing: An introduction and new developments","type":"article-journal","volume":"8"},"uris":["http://www.mendeley.com/documents/?uuid=7a1a05c0-9241-4234-815c-72bddc518f54"]},{"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Tanaka and Tamura, 2012)","plainTextFormattedCitation":"(Ohzeki and Nishimori; Tanaka and Tamura, 2012)","previouslyFormattedCitation":"(Ohzeki and Nishimori; Tanaka and Tamura, 2012)"},"properties":{"noteIndex":0},"schema":"https://github.com/citation-style-language/schema/raw/master/csl-citation.json"}</w:instrText>
      </w:r>
      <w:r w:rsidR="002D2712">
        <w:fldChar w:fldCharType="separate"/>
      </w:r>
      <w:r w:rsidR="003F2C7E" w:rsidRPr="003F2C7E">
        <w:rPr>
          <w:noProof/>
        </w:rPr>
        <w:t>(Ohzeki and Nishimori; Tanaka and Tamura, 2012)</w:t>
      </w:r>
      <w:r w:rsidR="002D2712">
        <w:fldChar w:fldCharType="end"/>
      </w:r>
      <w:r w:rsidR="00E20E3B">
        <w:t>.</w:t>
      </w:r>
      <w:r w:rsidR="00A006AF">
        <w:t xml:space="preserve"> </w:t>
      </w:r>
      <w:r w:rsidR="000C3375">
        <w:t xml:space="preserve">The </w:t>
      </w:r>
      <w:r w:rsidR="00BC08C9" w:rsidRPr="000C3375">
        <w:t>QA</w:t>
      </w:r>
      <w:r w:rsidR="000C3375" w:rsidRPr="000C3375">
        <w:t xml:space="preserve"> </w:t>
      </w:r>
      <w:r w:rsidR="00BC08C9" w:rsidRPr="000C3375">
        <w:t>start</w:t>
      </w:r>
      <w:r w:rsidR="000C3375" w:rsidRPr="000C3375">
        <w:t>s</w:t>
      </w:r>
      <w:r w:rsidR="00BC08C9" w:rsidRPr="000C3375">
        <w:t xml:space="preserve"> with a strong quantum field </w:t>
      </w:r>
      <w:r w:rsidR="000C3375" w:rsidRPr="000C3375">
        <w:t xml:space="preserve">which </w:t>
      </w:r>
      <w:r w:rsidR="000C3375">
        <w:t xml:space="preserve">is </w:t>
      </w:r>
      <w:r w:rsidR="00BC08C9" w:rsidRPr="000C3375">
        <w:t xml:space="preserve">gradually </w:t>
      </w:r>
      <w:r w:rsidR="000C3375">
        <w:t>decreased</w:t>
      </w:r>
      <w:r w:rsidR="00BC08C9" w:rsidRPr="000C3375">
        <w:t xml:space="preserve"> (quantum fluctuation).</w:t>
      </w:r>
      <w:r w:rsidR="00BC08C9">
        <w:t xml:space="preserve"> </w:t>
      </w:r>
      <w:r w:rsidR="00BA1ABE">
        <w:t>It</w:t>
      </w:r>
      <w:r w:rsidR="00BC08C9">
        <w:t xml:space="preserve"> is </w:t>
      </w:r>
      <w:r w:rsidR="00BC08C9" w:rsidRPr="000C3375">
        <w:t xml:space="preserve">analogous to SA, where </w:t>
      </w:r>
      <w:r w:rsidR="000C3375" w:rsidRPr="000C3375">
        <w:t>the temperature was</w:t>
      </w:r>
      <w:r w:rsidR="00BC08C9" w:rsidRPr="000C3375">
        <w:t xml:space="preserve"> </w:t>
      </w:r>
      <w:r w:rsidR="000C3375" w:rsidRPr="000C3375">
        <w:t>reduced</w:t>
      </w:r>
      <w:r w:rsidR="00BC08C9" w:rsidRPr="000C3375">
        <w:t xml:space="preserve"> (</w:t>
      </w:r>
      <w:r w:rsidR="00BC08C9">
        <w:t xml:space="preserve">thermal fluctuation) to achieve the same result. </w:t>
      </w:r>
    </w:p>
    <w:p w14:paraId="0A3E262A" w14:textId="77777777" w:rsidR="007904BD" w:rsidRDefault="007904BD" w:rsidP="00F613E7"/>
    <w:p w14:paraId="4FC35914" w14:textId="26559EF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the strength of </w:t>
      </w:r>
      <w:r w:rsidR="0014309B">
        <w:t xml:space="preserve">the </w:t>
      </w:r>
      <w:r w:rsidR="00902CC6">
        <w:t>quantum field</w:t>
      </w:r>
      <w:r w:rsidR="0005259E">
        <w:t xml:space="preserve"> </w:t>
      </w:r>
      <w:r w:rsidR="0005259E" w:rsidRPr="000C3375">
        <w:t>decreases</w:t>
      </w:r>
      <w:r w:rsidR="00902CC6" w:rsidRPr="000C3375">
        <w:t xml:space="preserve">, </w:t>
      </w:r>
      <w:r w:rsidR="000C3375">
        <w:t xml:space="preserve">a single solution state is approached </w:t>
      </w:r>
      <w:r w:rsidR="00C67846">
        <w:fldChar w:fldCharType="begin" w:fldLock="1"/>
      </w:r>
      <w:r w:rsidR="00594580">
        <w:instrText>ADDIN CSL_CITATION {"citationItems":[{"id":"ITEM-1","itemData":{"DOI":"10.1126/SCIENCE.1057726","ISSN":"00368075","PMID":"11313487","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container-title":"Science","id":"ITEM-1","issue":"5516","issued":{"date-parts":[["2001","4","20"]]},"page":"472-476","publisher":"American Association for the Advancement of Science","title":"A Quantum Adiabatic Evolution Algorithm Applied to Random Instances of an NP-Complete Problem","type":"article-journal","volume":"292"},"uris":["http://www.mendeley.com/documents/?uuid=eb3d40d6-faf6-442a-8132-6ebcf157799b"]}],"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5E60ACC"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05259E">
        <w:t xml:space="preserve"> </w:t>
      </w:r>
      <w:r w:rsidR="00902CC6">
        <w:t>defined by the strength of the quantum field,</w:t>
      </w:r>
      <w:r w:rsidR="00B3137F">
        <w:t xml:space="preserve"> 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05259E">
        <w:t>two states</w:t>
      </w:r>
      <w:r w:rsidR="006C21AD">
        <w:t>,</w:t>
      </w:r>
      <w:r w:rsidR="004C6085">
        <w:t xml:space="preserve">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w:t>
      </w:r>
      <w:r w:rsidR="004C6085">
        <w:lastRenderedPageBreak/>
        <w:t xml:space="preserve">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594580">
        <w:instrText>ADDIN CSL_CITATION {"citationItems":[{"id":"ITEM-1","itemData":{"DOI":"10.1109/FOCS.2016.81","ISBN":"9781509039333","ISSN":"02725428","author":[{"dropping-particle":"","family":"Crosson","given":"Elizabeth","non-dropping-particle":"","parse-names":false,"suffix":""},{"dropping-particle":"","family":"Harrow","given":"Aram W.","non-dropping-particle":"","parse-names":false,"suffix":""}],"container-title":"Proceedings - Annual IEEE Symposium on Foundations of Computer Science, FOCS","id":"ITEM-1","issued":{"date-parts":[["2016","12","14"]]},"page":"714-723","publisher":"IEEE Computer Society","title":"Simulated Quantum Annealing Can Be Exponentially Faster Than Classical Simulated Annealing","type":"article-journal","volume":"2016-Decem"},"uris":["http://www.mendeley.com/documents/?uuid=fb668295-98ed-413d-b292-42462bc7d57c"]}],"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w:t>
      </w:r>
      <w:r w:rsidR="00FC1A1B">
        <w:t xml:space="preserve">is shown </w:t>
      </w:r>
      <w:r w:rsidR="0014309B">
        <w:t>in</w:t>
      </w:r>
      <w:r w:rsidR="00151308">
        <w:t xml:space="preserve"> Figure </w:t>
      </w:r>
      <w:r w:rsidR="00812584">
        <w:t>1</w:t>
      </w:r>
      <w:r w:rsidR="00151308">
        <w:t>.</w:t>
      </w:r>
      <w:r w:rsidR="005B4DCB">
        <w:t xml:space="preserve">  </w:t>
      </w:r>
    </w:p>
    <w:p w14:paraId="0B050CE4" w14:textId="5BCC362E" w:rsidR="00D2594D" w:rsidRDefault="00D2594D" w:rsidP="00F613E7"/>
    <w:p w14:paraId="784F3BC5" w14:textId="77777777" w:rsidR="00D2594D" w:rsidRDefault="00D2594D" w:rsidP="00D2594D">
      <w:pPr>
        <w:keepNext/>
        <w:jc w:val="center"/>
      </w:pPr>
      <w:r w:rsidRPr="00D2594D">
        <w:rPr>
          <w:noProof/>
        </w:rPr>
        <w:drawing>
          <wp:inline distT="0" distB="0" distL="0" distR="0" wp14:anchorId="53071F91" wp14:editId="45BB4CEF">
            <wp:extent cx="5720114" cy="2311879"/>
            <wp:effectExtent l="0" t="0" r="0" b="0"/>
            <wp:docPr id="39" name="Picture 3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hape, arrow&#10;&#10;Description automatically generated"/>
                    <pic:cNvPicPr/>
                  </pic:nvPicPr>
                  <pic:blipFill>
                    <a:blip r:embed="rId10"/>
                    <a:stretch>
                      <a:fillRect/>
                    </a:stretch>
                  </pic:blipFill>
                  <pic:spPr>
                    <a:xfrm>
                      <a:off x="0" y="0"/>
                      <a:ext cx="5742698" cy="2321007"/>
                    </a:xfrm>
                    <a:prstGeom prst="rect">
                      <a:avLst/>
                    </a:prstGeom>
                  </pic:spPr>
                </pic:pic>
              </a:graphicData>
            </a:graphic>
          </wp:inline>
        </w:drawing>
      </w:r>
    </w:p>
    <w:p w14:paraId="4078DCCB" w14:textId="2423EED6" w:rsidR="00F55A38" w:rsidRPr="00400911" w:rsidRDefault="00D2594D" w:rsidP="00400911">
      <w:pPr>
        <w:pStyle w:val="Caption"/>
        <w:jc w:val="center"/>
        <w:rPr>
          <w:color w:val="000000" w:themeColor="text1"/>
        </w:rPr>
      </w:pPr>
      <w:bookmarkStart w:id="10" w:name="_Toc88229904"/>
      <w:r w:rsidRPr="00D2594D">
        <w:rPr>
          <w:color w:val="000000" w:themeColor="text1"/>
        </w:rPr>
        <w:t xml:space="preserve">Figure </w:t>
      </w:r>
      <w:r w:rsidRPr="00D2594D">
        <w:rPr>
          <w:color w:val="000000" w:themeColor="text1"/>
        </w:rPr>
        <w:fldChar w:fldCharType="begin"/>
      </w:r>
      <w:r w:rsidRPr="00D2594D">
        <w:rPr>
          <w:color w:val="000000" w:themeColor="text1"/>
        </w:rPr>
        <w:instrText xml:space="preserve"> SEQ Figure \* ARABIC </w:instrText>
      </w:r>
      <w:r w:rsidRPr="00D2594D">
        <w:rPr>
          <w:color w:val="000000" w:themeColor="text1"/>
        </w:rPr>
        <w:fldChar w:fldCharType="separate"/>
      </w:r>
      <w:r w:rsidR="0034032E">
        <w:rPr>
          <w:noProof/>
          <w:color w:val="000000" w:themeColor="text1"/>
        </w:rPr>
        <w:t>1</w:t>
      </w:r>
      <w:r w:rsidRPr="00D2594D">
        <w:rPr>
          <w:color w:val="000000" w:themeColor="text1"/>
        </w:rPr>
        <w:fldChar w:fldCharType="end"/>
      </w:r>
      <w:r w:rsidRPr="00D2594D">
        <w:rPr>
          <w:color w:val="000000" w:themeColor="text1"/>
        </w:rPr>
        <w:t>: Comparison of node transitions in Simulated and Quantum Annealing</w:t>
      </w:r>
      <w:r w:rsidR="00C44767">
        <w:rPr>
          <w:color w:val="000000" w:themeColor="text1"/>
        </w:rPr>
        <w:t>s</w:t>
      </w:r>
      <w:r>
        <w:rPr>
          <w:color w:val="000000" w:themeColor="text1"/>
        </w:rPr>
        <w:t xml:space="preserve"> </w:t>
      </w:r>
      <w:r>
        <w:rPr>
          <w:color w:val="000000" w:themeColor="text1"/>
        </w:rPr>
        <w:fldChar w:fldCharType="begin" w:fldLock="1"/>
      </w:r>
      <w:r w:rsidR="00C64ACE">
        <w:rPr>
          <w:color w:val="000000" w:themeColor="text1"/>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Pr>
          <w:color w:val="000000" w:themeColor="text1"/>
        </w:rPr>
        <w:fldChar w:fldCharType="separate"/>
      </w:r>
      <w:r w:rsidRPr="00D2594D">
        <w:rPr>
          <w:i w:val="0"/>
          <w:noProof/>
          <w:color w:val="000000" w:themeColor="text1"/>
        </w:rPr>
        <w:t xml:space="preserve">(Johnson </w:t>
      </w:r>
      <w:r w:rsidRPr="00D2594D">
        <w:rPr>
          <w:noProof/>
          <w:color w:val="000000" w:themeColor="text1"/>
        </w:rPr>
        <w:t>et al.</w:t>
      </w:r>
      <w:r w:rsidRPr="00D2594D">
        <w:rPr>
          <w:i w:val="0"/>
          <w:noProof/>
          <w:color w:val="000000" w:themeColor="text1"/>
        </w:rPr>
        <w:t>, 2011)</w:t>
      </w:r>
      <w:r>
        <w:rPr>
          <w:color w:val="000000" w:themeColor="text1"/>
        </w:rPr>
        <w:fldChar w:fldCharType="end"/>
      </w:r>
      <w:r w:rsidRPr="00D2594D">
        <w:rPr>
          <w:color w:val="000000" w:themeColor="text1"/>
        </w:rPr>
        <w:t>.</w:t>
      </w:r>
      <w:bookmarkEnd w:id="10"/>
    </w:p>
    <w:p w14:paraId="774F8625" w14:textId="77777777" w:rsidR="00213FDB" w:rsidRDefault="00213FDB" w:rsidP="00F613E7"/>
    <w:p w14:paraId="4A9CA3DB" w14:textId="68D768CC" w:rsidR="000E29CE" w:rsidRPr="00FF1D50" w:rsidRDefault="009251C8" w:rsidP="00F613E7">
      <w:r>
        <w:t xml:space="preserve">The main benefit of QA </w:t>
      </w:r>
      <w:r w:rsidR="0005259E">
        <w:t>is</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CB195F">
        <w:t>QA device</w:t>
      </w:r>
      <w:r w:rsidR="0005259E">
        <w:t>s</w:t>
      </w:r>
      <w:r w:rsidR="00151308" w:rsidRPr="00151308">
        <w:t xml:space="preserve"> </w:t>
      </w:r>
      <w:r w:rsidR="00151308">
        <w:t>ha</w:t>
      </w:r>
      <w:r w:rsidR="0005259E">
        <w:t>ve</w:t>
      </w:r>
      <w:r w:rsidR="00151308" w:rsidRPr="00151308">
        <w:t xml:space="preserve"> </w:t>
      </w:r>
      <w:r w:rsidR="00151308">
        <w:t>been</w:t>
      </w:r>
      <w:r w:rsidR="00151308" w:rsidRPr="00151308">
        <w:t xml:space="preserve"> </w:t>
      </w:r>
      <w:r w:rsidR="00151308">
        <w:t xml:space="preserve">developed and </w:t>
      </w:r>
      <w:r w:rsidR="006C21AD">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05259E">
        <w:t xml:space="preserve">. They are </w:t>
      </w:r>
      <w:r w:rsidR="00151308">
        <w:t>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4674107" w:rsidR="000E29CE" w:rsidRDefault="000435A2" w:rsidP="005F509F">
      <w:pPr>
        <w:pStyle w:val="Heading2"/>
      </w:pPr>
      <w:bookmarkStart w:id="11" w:name="_Toc88229882"/>
      <w:r>
        <w:t>2</w:t>
      </w:r>
      <w:r w:rsidR="005F509F" w:rsidRPr="005F509F">
        <w:t>.4</w:t>
      </w:r>
      <w:r w:rsidR="002C534C" w:rsidRPr="000E2D5A">
        <w:t xml:space="preserve"> </w:t>
      </w:r>
      <w:bookmarkStart w:id="12" w:name="_Toc87816516"/>
      <w:r w:rsidR="000E29CE">
        <w:t>Digital Anneal</w:t>
      </w:r>
      <w:r w:rsidR="004540FD">
        <w:t>er</w:t>
      </w:r>
      <w:bookmarkEnd w:id="11"/>
      <w:bookmarkEnd w:id="12"/>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3F49AB2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w:t>
      </w:r>
      <w:r w:rsidR="00FC1A1B">
        <w:t xml:space="preserve"> DA</w:t>
      </w:r>
      <w:r>
        <w:t xml:space="preserve"> accept</w:t>
      </w:r>
      <w:r w:rsidR="00F9769C">
        <w:t>s</w:t>
      </w:r>
      <w:r w:rsidR="00FC1A1B">
        <w:t xml:space="preserve"> more than one node</w:t>
      </w:r>
      <w:r>
        <w:t xml:space="preserve">, </w:t>
      </w:r>
      <w:r w:rsidR="00FC1A1B">
        <w:t xml:space="preserve">it </w:t>
      </w:r>
      <w:r w:rsidR="008627F6">
        <w:t>will</w:t>
      </w:r>
      <w:r w:rsidR="00FC1A1B">
        <w:t xml:space="preserve"> select one</w:t>
      </w:r>
      <w:r w:rsidR="0065448A">
        <w:t xml:space="preserve"> </w:t>
      </w:r>
      <w:r w:rsidR="00F9769C">
        <w:t xml:space="preserve">of them </w:t>
      </w:r>
      <w:r w:rsidR="0065448A">
        <w:t xml:space="preserve">uniformly at random. </w:t>
      </w:r>
      <w:r w:rsidR="00FC1A1B">
        <w:t>Such procedure</w:t>
      </w:r>
      <w:r w:rsidR="0065448A">
        <w:t xml:space="preserve"> is advantageous as in SA if the node was rejected</w:t>
      </w:r>
      <w:r w:rsidR="0065448A" w:rsidRPr="00797D3A">
        <w:t xml:space="preserve">, </w:t>
      </w:r>
      <w:r w:rsidR="00797D3A" w:rsidRPr="00797D3A">
        <w:t>it</w:t>
      </w:r>
      <w:r w:rsidR="0065448A" w:rsidRPr="00797D3A">
        <w:t xml:space="preserve"> need</w:t>
      </w:r>
      <w:r w:rsidR="00797D3A" w:rsidRPr="00797D3A">
        <w:t>s</w:t>
      </w:r>
      <w:r w:rsidR="0065448A" w:rsidRPr="00797D3A">
        <w:t xml:space="preserve"> to generate and consider a new one, which takes time.</w:t>
      </w:r>
      <w:r w:rsidR="0065448A">
        <w:t xml:space="preserve"> In DA, however, all the nodes are considered </w:t>
      </w:r>
      <w:r w:rsidR="0005259E">
        <w:t>simultaneously</w:t>
      </w:r>
      <w:r w:rsidR="0014309B">
        <w:t>,</w:t>
      </w:r>
      <w:r w:rsidR="0065448A">
        <w:t xml:space="preserve"> </w:t>
      </w:r>
      <w:r w:rsidR="0005259E">
        <w:t>making</w:t>
      </w:r>
      <w:r w:rsidR="0065448A">
        <w:t xml:space="preserve"> the acceptance probability per </w:t>
      </w:r>
      <w:r w:rsidR="0065448A" w:rsidRPr="0065448A">
        <w:t>“turn”</w:t>
      </w:r>
      <w:r w:rsidR="0065448A">
        <w:t xml:space="preserve"> higher.</w:t>
      </w:r>
    </w:p>
    <w:p w14:paraId="07C69005" w14:textId="57E4C373" w:rsidR="0065448A" w:rsidRDefault="0065448A" w:rsidP="00F613E7">
      <w:pPr>
        <w:pStyle w:val="ListParagraph"/>
        <w:numPr>
          <w:ilvl w:val="0"/>
          <w:numId w:val="18"/>
        </w:numPr>
      </w:pPr>
      <w:r>
        <w:t xml:space="preserve">DA uses </w:t>
      </w:r>
      <w:r w:rsidR="008035FB">
        <w:rPr>
          <w:i/>
          <w:iCs/>
        </w:rPr>
        <w:t>dynamic offset</w:t>
      </w:r>
      <w:r w:rsidR="0005259E">
        <w:t xml:space="preserve">: </w:t>
      </w:r>
      <w:r w:rsidR="008035FB">
        <w:t xml:space="preserve">if no nodes </w:t>
      </w:r>
      <w:r w:rsidR="0014309B">
        <w:t>have been</w:t>
      </w:r>
      <w:r w:rsidR="008035FB">
        <w:t xml:space="preserve"> accepted, </w:t>
      </w:r>
      <w:r w:rsidR="00FC1A1B">
        <w:t>it will artificially increase the</w:t>
      </w:r>
      <w:r w:rsidR="008035FB">
        <w:t xml:space="preserve"> </w:t>
      </w:r>
      <w:r w:rsidR="0028060D">
        <w:t>following</w:t>
      </w:r>
      <w:r w:rsidR="00E74523">
        <w:t xml:space="preserve"> </w:t>
      </w:r>
      <w:r w:rsidR="008035FB">
        <w:t xml:space="preserve">acceptance probability to help the algorithm overcome </w:t>
      </w:r>
      <w:r w:rsidR="00E74523">
        <w:t>narrow barriers.</w:t>
      </w:r>
    </w:p>
    <w:p w14:paraId="1AE365C9" w14:textId="767175E0" w:rsidR="005E050D"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05259E">
        <w:t xml:space="preserve">, </w:t>
      </w:r>
      <w:r w:rsidR="00FC1A1B">
        <w:t>preventing DA from evaluating initial nodes and their neighbours’ multiple times. P</w:t>
      </w:r>
      <w:r w:rsidR="0014309B">
        <w:t xml:space="preserve">arallel </w:t>
      </w:r>
      <w:r w:rsidR="00C2666B">
        <w:t>SA</w:t>
      </w:r>
      <w:r w:rsidR="00FC1A1B">
        <w:t xml:space="preserve"> generates </w:t>
      </w:r>
      <w:r w:rsidR="00C2666B">
        <w:t xml:space="preserve">the initial states </w:t>
      </w:r>
      <w:r w:rsidR="00FC1A1B">
        <w:t>for each run</w:t>
      </w:r>
      <w:r w:rsidR="00C2666B">
        <w:t xml:space="preserve"> </w:t>
      </w:r>
      <w:r w:rsidR="0005259E">
        <w:t>separately</w:t>
      </w:r>
      <w:r>
        <w:t>.</w:t>
      </w:r>
    </w:p>
    <w:p w14:paraId="030C59D4" w14:textId="77777777" w:rsidR="00482FB6" w:rsidRDefault="00482FB6" w:rsidP="00F613E7"/>
    <w:p w14:paraId="317193DD" w14:textId="40EDE322" w:rsidR="00EA0FAF" w:rsidRDefault="00891BA0" w:rsidP="00891BA0">
      <w:r>
        <w:t xml:space="preserve">These differences can be observed in Algorithm </w:t>
      </w:r>
      <w:r w:rsidR="004B29FC">
        <w:t>2</w:t>
      </w:r>
      <w:r>
        <w:t>.2.</w:t>
      </w:r>
    </w:p>
    <w:p w14:paraId="1417EEDF" w14:textId="134E8AC1" w:rsidR="00891BA0" w:rsidRDefault="00891BA0" w:rsidP="00891BA0"/>
    <w:p w14:paraId="472DC4BC" w14:textId="4ED93EF6" w:rsidR="00690CD6" w:rsidRDefault="00690CD6" w:rsidP="00AD4D15">
      <w:pPr>
        <w:pStyle w:val="Caption"/>
        <w:rPr>
          <w:i w:val="0"/>
          <w:iCs w:val="0"/>
          <w:color w:val="000000" w:themeColor="text1"/>
          <w:sz w:val="24"/>
          <w:szCs w:val="24"/>
          <w:u w:val="single"/>
        </w:rPr>
      </w:pPr>
    </w:p>
    <w:p w14:paraId="7F513722" w14:textId="77777777" w:rsidR="00664BBD" w:rsidRPr="00664BBD" w:rsidRDefault="00664BBD" w:rsidP="00664BBD"/>
    <w:p w14:paraId="4065E928" w14:textId="0220FAD2" w:rsidR="00891BA0" w:rsidRDefault="00AD4D15" w:rsidP="00891BA0">
      <w:pPr>
        <w:pStyle w:val="Caption"/>
        <w:rPr>
          <w:i w:val="0"/>
          <w:iCs w:val="0"/>
          <w:color w:val="000000" w:themeColor="text1"/>
          <w:sz w:val="24"/>
          <w:szCs w:val="24"/>
          <w:u w:val="single"/>
        </w:rPr>
      </w:pPr>
      <w:bookmarkStart w:id="13" w:name="_Toc88229912"/>
      <w:r w:rsidRPr="00AD4D15">
        <w:rPr>
          <w:i w:val="0"/>
          <w:iCs w:val="0"/>
          <w:color w:val="000000" w:themeColor="text1"/>
          <w:sz w:val="24"/>
          <w:szCs w:val="24"/>
          <w:u w:val="single"/>
        </w:rPr>
        <w:lastRenderedPageBreak/>
        <w:t xml:space="preserve">Algorithm </w:t>
      </w:r>
      <w:r w:rsidR="004B29FC">
        <w:rPr>
          <w:i w:val="0"/>
          <w:iCs w:val="0"/>
          <w:color w:val="000000" w:themeColor="text1"/>
          <w:sz w:val="24"/>
          <w:szCs w:val="24"/>
          <w:u w:val="single"/>
        </w:rPr>
        <w:t>2</w:t>
      </w:r>
      <w:r w:rsidRPr="00AD4D15">
        <w:rPr>
          <w:i w:val="0"/>
          <w:iCs w:val="0"/>
          <w:color w:val="000000" w:themeColor="text1"/>
          <w:sz w:val="24"/>
          <w:szCs w:val="24"/>
          <w:u w:val="single"/>
        </w:rPr>
        <w:t>.</w:t>
      </w:r>
      <w:r w:rsidRPr="00AD4D15">
        <w:rPr>
          <w:i w:val="0"/>
          <w:iCs w:val="0"/>
          <w:color w:val="000000" w:themeColor="text1"/>
          <w:sz w:val="24"/>
          <w:szCs w:val="24"/>
          <w:u w:val="single"/>
        </w:rPr>
        <w:fldChar w:fldCharType="begin"/>
      </w:r>
      <w:r w:rsidRPr="00AD4D15">
        <w:rPr>
          <w:i w:val="0"/>
          <w:iCs w:val="0"/>
          <w:color w:val="000000" w:themeColor="text1"/>
          <w:sz w:val="24"/>
          <w:szCs w:val="24"/>
          <w:u w:val="single"/>
        </w:rPr>
        <w:instrText xml:space="preserve"> SEQ Algorithm \* ARABIC </w:instrText>
      </w:r>
      <w:r w:rsidRPr="00AD4D15">
        <w:rPr>
          <w:i w:val="0"/>
          <w:iCs w:val="0"/>
          <w:color w:val="000000" w:themeColor="text1"/>
          <w:sz w:val="24"/>
          <w:szCs w:val="24"/>
          <w:u w:val="single"/>
        </w:rPr>
        <w:fldChar w:fldCharType="separate"/>
      </w:r>
      <w:r w:rsidRPr="00AD4D15">
        <w:rPr>
          <w:i w:val="0"/>
          <w:iCs w:val="0"/>
          <w:noProof/>
          <w:color w:val="000000" w:themeColor="text1"/>
          <w:sz w:val="24"/>
          <w:szCs w:val="24"/>
          <w:u w:val="single"/>
        </w:rPr>
        <w:t>2</w:t>
      </w:r>
      <w:r w:rsidRPr="00AD4D15">
        <w:rPr>
          <w:i w:val="0"/>
          <w:iCs w:val="0"/>
          <w:color w:val="000000" w:themeColor="text1"/>
          <w:sz w:val="24"/>
          <w:szCs w:val="24"/>
          <w:u w:val="single"/>
        </w:rPr>
        <w:fldChar w:fldCharType="end"/>
      </w:r>
      <w:r>
        <w:rPr>
          <w:i w:val="0"/>
          <w:iCs w:val="0"/>
          <w:color w:val="000000" w:themeColor="text1"/>
          <w:sz w:val="24"/>
          <w:szCs w:val="24"/>
          <w:u w:val="single"/>
        </w:rPr>
        <w:t>: Digital Annealer’s algorithm</w:t>
      </w:r>
      <w:r w:rsidR="009C086B">
        <w:rPr>
          <w:i w:val="0"/>
          <w:iCs w:val="0"/>
          <w:color w:val="000000" w:themeColor="text1"/>
          <w:sz w:val="24"/>
          <w:szCs w:val="24"/>
          <w:u w:val="single"/>
        </w:rPr>
        <w:t xml:space="preserve"> </w:t>
      </w:r>
      <w:r w:rsidR="009C086B">
        <w:rPr>
          <w:i w:val="0"/>
          <w:iCs w:val="0"/>
          <w:color w:val="000000" w:themeColor="text1"/>
          <w:sz w:val="24"/>
          <w:szCs w:val="24"/>
          <w:u w:val="single"/>
        </w:rPr>
        <w:fldChar w:fldCharType="begin" w:fldLock="1"/>
      </w:r>
      <w:r w:rsidR="00A116FF">
        <w:rPr>
          <w:i w:val="0"/>
          <w:iCs w:val="0"/>
          <w:color w:val="000000" w:themeColor="text1"/>
          <w:sz w:val="24"/>
          <w:szCs w:val="24"/>
          <w:u w:val="single"/>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9C086B">
        <w:rPr>
          <w:i w:val="0"/>
          <w:iCs w:val="0"/>
          <w:color w:val="000000" w:themeColor="text1"/>
          <w:sz w:val="24"/>
          <w:szCs w:val="24"/>
          <w:u w:val="single"/>
        </w:rPr>
        <w:fldChar w:fldCharType="separate"/>
      </w:r>
      <w:r w:rsidR="009C086B" w:rsidRPr="009C086B">
        <w:rPr>
          <w:i w:val="0"/>
          <w:iCs w:val="0"/>
          <w:noProof/>
          <w:color w:val="000000" w:themeColor="text1"/>
          <w:sz w:val="24"/>
          <w:szCs w:val="24"/>
        </w:rPr>
        <w:t xml:space="preserve">(Aramon </w:t>
      </w:r>
      <w:r w:rsidR="009C086B" w:rsidRPr="009C086B">
        <w:rPr>
          <w:iCs w:val="0"/>
          <w:noProof/>
          <w:color w:val="000000" w:themeColor="text1"/>
          <w:sz w:val="24"/>
          <w:szCs w:val="24"/>
        </w:rPr>
        <w:t>et al.</w:t>
      </w:r>
      <w:r w:rsidR="009C086B" w:rsidRPr="009C086B">
        <w:rPr>
          <w:i w:val="0"/>
          <w:iCs w:val="0"/>
          <w:noProof/>
          <w:color w:val="000000" w:themeColor="text1"/>
          <w:sz w:val="24"/>
          <w:szCs w:val="24"/>
        </w:rPr>
        <w:t>, 2019)</w:t>
      </w:r>
      <w:r w:rsidR="009C086B">
        <w:rPr>
          <w:i w:val="0"/>
          <w:iCs w:val="0"/>
          <w:color w:val="000000" w:themeColor="text1"/>
          <w:sz w:val="24"/>
          <w:szCs w:val="24"/>
          <w:u w:val="single"/>
        </w:rPr>
        <w:fldChar w:fldCharType="end"/>
      </w:r>
      <w:r>
        <w:rPr>
          <w:i w:val="0"/>
          <w:iCs w:val="0"/>
          <w:color w:val="000000" w:themeColor="text1"/>
          <w:sz w:val="24"/>
          <w:szCs w:val="24"/>
          <w:u w:val="single"/>
        </w:rPr>
        <w:t>.</w:t>
      </w:r>
      <w:bookmarkEnd w:id="13"/>
    </w:p>
    <w:p w14:paraId="4B5933D1" w14:textId="5252752C" w:rsidR="00AD4D15" w:rsidRPr="00AD4D15" w:rsidRDefault="00AD4D15" w:rsidP="00AD4D15">
      <w:pPr>
        <w:sectPr w:rsidR="00AD4D15" w:rsidRPr="00AD4D15" w:rsidSect="00EA0FAF">
          <w:type w:val="continuous"/>
          <w:pgSz w:w="12240" w:h="20160"/>
          <w:pgMar w:top="1440" w:right="1440" w:bottom="1440" w:left="1440" w:header="708" w:footer="708" w:gutter="0"/>
          <w:cols w:space="708"/>
          <w:docGrid w:linePitch="360"/>
        </w:sectPr>
      </w:pPr>
    </w:p>
    <w:p w14:paraId="2FCCB63E" w14:textId="2F0E1C1C"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current state and the energy landscape </w:t>
      </w:r>
      <w:r>
        <w:rPr>
          <w:i/>
          <w:iCs/>
        </w:rPr>
        <w:t>(in parallel)</w:t>
      </w:r>
    </w:p>
    <w:p w14:paraId="35C44006" w14:textId="10E6C0F8" w:rsidR="003568B1" w:rsidRDefault="003568B1" w:rsidP="00F613E7">
      <w:pPr>
        <w:pStyle w:val="Pseudocode"/>
      </w:pPr>
      <w:r>
        <w:tab/>
      </w:r>
      <w:r>
        <w:tab/>
      </w:r>
      <w:r>
        <w:tab/>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increase 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0F0F4426" w14:textId="1E12CAF4" w:rsidR="00EA0FAF" w:rsidRDefault="00FC7172" w:rsidP="00F613E7">
      <w:pPr>
        <w:pStyle w:val="Pseudocode"/>
        <w:rPr>
          <w:b/>
          <w:bCs/>
        </w:rPr>
      </w:pPr>
      <w:r w:rsidRPr="00FC7172">
        <w:rPr>
          <w:b/>
          <w:bCs/>
        </w:rPr>
        <w:t>end</w:t>
      </w:r>
    </w:p>
    <w:p w14:paraId="1711945B" w14:textId="031EEACD" w:rsidR="00EA0FAF" w:rsidRDefault="00EA0FAF" w:rsidP="00F613E7">
      <w:pPr>
        <w:pStyle w:val="Pseudocode"/>
        <w:rPr>
          <w:b/>
          <w:bCs/>
        </w:rPr>
        <w:sectPr w:rsidR="00EA0FAF" w:rsidSect="00EA0FAF">
          <w:type w:val="continuous"/>
          <w:pgSz w:w="12240" w:h="20160"/>
          <w:pgMar w:top="1440" w:right="1440" w:bottom="4145" w:left="1440" w:header="709" w:footer="709" w:gutter="0"/>
          <w:lnNumType w:countBy="1" w:restart="continuous"/>
          <w:cols w:space="708"/>
          <w:docGrid w:linePitch="360"/>
        </w:sectPr>
      </w:pPr>
    </w:p>
    <w:p w14:paraId="4F2822ED" w14:textId="123C237E" w:rsidR="003A3DF1" w:rsidRDefault="003A3DF1" w:rsidP="003A3DF1"/>
    <w:p w14:paraId="282A649A" w14:textId="77777777" w:rsidR="00690CD6" w:rsidRDefault="00690CD6" w:rsidP="003A3DF1"/>
    <w:p w14:paraId="37481639" w14:textId="5C2BF6B5" w:rsidR="00C32B63" w:rsidRDefault="00F84C3A" w:rsidP="00F613E7">
      <w:r>
        <w:fldChar w:fldCharType="begin" w:fldLock="1"/>
      </w:r>
      <w:r>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manualFormatting":"Ohzeki et al.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Pr>
          <w:noProof/>
        </w:rPr>
        <w:t xml:space="preserve"> (</w:t>
      </w:r>
      <w:r w:rsidRPr="00C32B63">
        <w:rPr>
          <w:noProof/>
        </w:rPr>
        <w:t>2019)</w:t>
      </w:r>
      <w:r>
        <w:fldChar w:fldCharType="end"/>
      </w:r>
      <w:r>
        <w:t xml:space="preserve"> have found that</w:t>
      </w:r>
      <w:r w:rsidR="00C32B63">
        <w:t xml:space="preserve"> DA can be faster and produce more precise solutions </w:t>
      </w:r>
      <w:r>
        <w:t>than</w:t>
      </w:r>
      <w:r w:rsidR="00C32B63">
        <w:t xml:space="preserve"> D-Wave 2000Q (penultimate generation of D-Wave’s QA devices) in certain scenarios.</w:t>
      </w:r>
      <w:r w:rsidR="00C006D8">
        <w:t xml:space="preserve"> DA’s are </w:t>
      </w:r>
      <w:r w:rsidR="00BA186D">
        <w:t xml:space="preserve">being </w:t>
      </w:r>
      <w:r w:rsidR="00C006D8">
        <w:t>used</w:t>
      </w:r>
      <w:r w:rsidR="00BA186D">
        <w:t xml:space="preserve"> </w:t>
      </w:r>
      <w:r w:rsidR="00C006D8">
        <w:t>in industry and science</w:t>
      </w:r>
      <w:r w:rsidR="00BA186D">
        <w:t xml:space="preserve"> to solve CO problems</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768176B3"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w:t>
      </w:r>
      <w:r w:rsidR="00BA186D">
        <w:t>devices</w:t>
      </w:r>
      <w:r w:rsidR="00697134">
        <w:t xml:space="preserve"> </w:t>
      </w:r>
      <w:r>
        <w:t>suffer</w:t>
      </w:r>
      <w:r w:rsidR="00BA186D">
        <w:t xml:space="preserve"> </w:t>
      </w:r>
      <w:r w:rsidR="00640C9E">
        <w:t>from different problems</w:t>
      </w:r>
      <w:r w:rsidR="006C21AD">
        <w:t>,</w:t>
      </w:r>
      <w:r w:rsidR="00640C9E">
        <w:t xml:space="preserve"> including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t>.</w:t>
      </w:r>
      <w:r w:rsidR="00EC2E79">
        <w:t xml:space="preserve"> </w:t>
      </w:r>
      <w:r w:rsidR="0013550B">
        <w:t>The</w:t>
      </w:r>
      <w:r w:rsidR="00BA186D">
        <w:t>se problems</w:t>
      </w:r>
      <w:r w:rsidR="00640C9E">
        <w:t xml:space="preserve"> </w:t>
      </w:r>
      <w:r w:rsidR="00697134">
        <w:t>are actively worked on</w:t>
      </w:r>
      <w:r w:rsidR="00BA186D">
        <w:t xml:space="preserve"> and improved from one generation of devices to another</w:t>
      </w:r>
      <w:r w:rsidR="00974B1A">
        <w:t xml:space="preserve">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w:t>
      </w:r>
      <w:r w:rsidR="00F84C3A">
        <w:t>As</w:t>
      </w:r>
      <w:r w:rsidR="00974B1A">
        <w:t xml:space="preserve"> QA technology develops, it will</w:t>
      </w:r>
      <w:r w:rsidR="00BA186D">
        <w:t xml:space="preserve"> </w:t>
      </w:r>
      <w:r w:rsidR="00F84C3A">
        <w:t xml:space="preserve">likely </w:t>
      </w:r>
      <w:r w:rsidR="00974B1A">
        <w:t>outperform DA</w:t>
      </w:r>
      <w:r w:rsidR="00CC3993">
        <w:t xml:space="preserve"> by a considerable amount</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3C4D0FF1" w:rsidR="00DF36C2" w:rsidRPr="006E03BB" w:rsidRDefault="000435A2" w:rsidP="005F509F">
      <w:pPr>
        <w:pStyle w:val="Heading1"/>
      </w:pPr>
      <w:bookmarkStart w:id="14" w:name="_Toc88229883"/>
      <w:r>
        <w:lastRenderedPageBreak/>
        <w:t>3</w:t>
      </w:r>
      <w:r w:rsidR="005F509F">
        <w:t xml:space="preserve"> </w:t>
      </w:r>
      <w:r w:rsidR="006E03BB">
        <w:t>QUBO</w:t>
      </w:r>
      <w:bookmarkEnd w:id="14"/>
    </w:p>
    <w:p w14:paraId="339721E0" w14:textId="77777777" w:rsidR="005F509F" w:rsidRPr="005F509F" w:rsidRDefault="005F509F" w:rsidP="005F509F"/>
    <w:p w14:paraId="79EBA750" w14:textId="5EEB6203" w:rsidR="007551B4" w:rsidRDefault="0011396D" w:rsidP="00F613E7">
      <w:r>
        <w:t>Quadratic</w:t>
      </w:r>
      <w:r w:rsidRPr="0011396D">
        <w:t xml:space="preserve"> </w:t>
      </w:r>
      <w:r>
        <w:t>Binary</w:t>
      </w:r>
      <w:r w:rsidRPr="0011396D">
        <w:t xml:space="preserve"> </w:t>
      </w:r>
      <w:r>
        <w:t>Unconstrained</w:t>
      </w:r>
      <w:r w:rsidRPr="0011396D">
        <w:t xml:space="preserve"> </w:t>
      </w:r>
      <w:r w:rsidR="006C21AD">
        <w:t>Optimisation</w:t>
      </w:r>
      <w:r w:rsidRPr="0011396D">
        <w:t xml:space="preserve"> </w:t>
      </w:r>
      <w:r>
        <w:t xml:space="preserve">is a mathematical formulation that can be applied to many </w:t>
      </w:r>
      <w:r w:rsidR="008E0102">
        <w:t>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C3B16">
        <w:t>Many</w:t>
      </w:r>
      <w:r w:rsidR="007C361B" w:rsidRPr="00FA3DCA">
        <w:t xml:space="preserve"> problems from industry, government</w:t>
      </w:r>
      <w:r w:rsidR="00AC3B16">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74E1F7B1" w14:textId="28846E6E" w:rsidR="007551B4" w:rsidRPr="00622FC1" w:rsidRDefault="00F84C3A" w:rsidP="00F613E7">
      <w:r>
        <w:t>QUBO solvers include</w:t>
      </w:r>
      <w:r w:rsidR="007551B4">
        <w:t xml:space="preserve"> D-Wave QA devices</w:t>
      </w:r>
      <w:r>
        <w:t xml:space="preserve">, which </w:t>
      </w:r>
      <w:r w:rsidR="007551B4">
        <w:t xml:space="preserve">can also solve equivalent Ising models </w:t>
      </w:r>
      <w:r w:rsidR="007551B4">
        <w:fldChar w:fldCharType="begin" w:fldLock="1"/>
      </w:r>
      <w:r w:rsidR="00FD0900">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FD0900">
        <w:rPr>
          <w:rFonts w:ascii="Times New Roman" w:hAnsi="Times New Roman" w:cs="Times New Roman"/>
        </w:rPr>
        <w:instrText> </w:instrText>
      </w:r>
      <w:r w:rsidR="00FD0900">
        <w:instrText>−</w:instrText>
      </w:r>
      <w:r w:rsidR="00FD0900">
        <w:rPr>
          <w:rFonts w:ascii="Times New Roman" w:hAnsi="Times New Roman" w:cs="Times New Roman"/>
        </w:rPr>
        <w:instrText> </w:instrText>
      </w:r>
      <w:r w:rsidR="00FD0900">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id":"ITEM-2","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2","issued":{"date-parts":[["2014"]]},"page":"5","publisher":"Frontiers","title":"Ising formulations of many NP problems","type":"article-journal","volume":"0"},"uris":["http://www.mendeley.com/documents/?uuid=6bd9f9aa-3273-3186-b701-bc4c2009cd68"]}],"mendeley":{"formattedCitation":"(Lucas, 2014; Cruz-Santos, Venegas-Andraca and Lanzagorta, 2019)","plainTextFormattedCitation":"(Lucas, 2014; Cruz-Santos, Venegas-Andraca and Lanzagorta, 2019)","previouslyFormattedCitation":"(Lucas, 2014; Cruz-Santos, Venegas-Andraca and Lanzagorta, 2019)"},"properties":{"noteIndex":0},"schema":"https://github.com/citation-style-language/schema/raw/master/csl-citation.json"}</w:instrText>
      </w:r>
      <w:r w:rsidR="007551B4">
        <w:fldChar w:fldCharType="separate"/>
      </w:r>
      <w:r w:rsidR="007551B4" w:rsidRPr="007551B4">
        <w:rPr>
          <w:noProof/>
        </w:rPr>
        <w:t>(Lucas, 2014; Cruz-Santos, Venegas-Andraca and Lanzagorta, 2019)</w:t>
      </w:r>
      <w:r w:rsidR="007551B4">
        <w:fldChar w:fldCharType="end"/>
      </w:r>
      <w:r w:rsidR="007551B4">
        <w:t xml:space="preserve">, and Fujitsu DA’s </w:t>
      </w:r>
      <w:r w:rsidR="007551B4">
        <w:fldChar w:fldCharType="begin" w:fldLock="1"/>
      </w:r>
      <w:r w:rsidR="007551B4">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51B4">
        <w:fldChar w:fldCharType="separate"/>
      </w:r>
      <w:r w:rsidR="007551B4" w:rsidRPr="003651F4">
        <w:rPr>
          <w:noProof/>
        </w:rPr>
        <w:t xml:space="preserve">(Aramon </w:t>
      </w:r>
      <w:r w:rsidR="007551B4" w:rsidRPr="003651F4">
        <w:rPr>
          <w:i/>
          <w:noProof/>
        </w:rPr>
        <w:t>et al.</w:t>
      </w:r>
      <w:r w:rsidR="007551B4" w:rsidRPr="003651F4">
        <w:rPr>
          <w:noProof/>
        </w:rPr>
        <w:t>, 2019)</w:t>
      </w:r>
      <w:r w:rsidR="007551B4">
        <w:fldChar w:fldCharType="end"/>
      </w:r>
      <w:r w:rsidR="007551B4">
        <w:t xml:space="preserve">. </w:t>
      </w:r>
      <w:r>
        <w:t>Section 2 describes both</w:t>
      </w:r>
      <w:r w:rsidR="007551B4">
        <w:t>.</w:t>
      </w:r>
    </w:p>
    <w:p w14:paraId="108697F4" w14:textId="1680130E" w:rsidR="007C361B" w:rsidRDefault="007C361B" w:rsidP="00F613E7"/>
    <w:p w14:paraId="4A67C864" w14:textId="3FFABAAA" w:rsidR="007C361B" w:rsidRPr="007C361B" w:rsidRDefault="00AC3B16" w:rsidP="00F613E7">
      <w:r>
        <w:t>This</w:t>
      </w:r>
      <w:r w:rsidR="007C361B">
        <w:t xml:space="preserve"> section will discuss the structure of QUBO, </w:t>
      </w:r>
      <w:r w:rsidR="003C5312">
        <w:t>how to</w:t>
      </w:r>
      <w:r w:rsidR="007C361B">
        <w:t xml:space="preserve"> reformul</w:t>
      </w:r>
      <w:r w:rsidR="003C5312">
        <w:t>ate</w:t>
      </w:r>
      <w:r w:rsidR="00CF43AB">
        <w:t xml:space="preserve"> </w:t>
      </w:r>
      <w:r w:rsidR="007C361B">
        <w:t>constrained CO problems into unconstrained QUBO models</w:t>
      </w:r>
      <w:r w:rsidR="00A534C3">
        <w:t xml:space="preserve"> using penalties and slack variables</w:t>
      </w:r>
      <w:r w:rsidR="00CF43AB">
        <w:t>,</w:t>
      </w:r>
      <w:r w:rsidR="00E22307">
        <w:t xml:space="preserve"> and </w:t>
      </w:r>
      <w:r w:rsidR="00CF43AB">
        <w:t xml:space="preserve">algorithms used to solve </w:t>
      </w:r>
      <w:r w:rsidR="00E22307">
        <w:t>them</w:t>
      </w:r>
      <w:r w:rsidR="007C361B">
        <w:t xml:space="preserve">. </w:t>
      </w:r>
    </w:p>
    <w:p w14:paraId="42A31591" w14:textId="77777777" w:rsidR="00F613E7" w:rsidRDefault="00F613E7" w:rsidP="00F613E7"/>
    <w:p w14:paraId="7F858913" w14:textId="2C1B0769" w:rsidR="00FA3DCA" w:rsidRDefault="000435A2" w:rsidP="005F509F">
      <w:pPr>
        <w:pStyle w:val="Heading2"/>
      </w:pPr>
      <w:bookmarkStart w:id="15" w:name="_Toc87816518"/>
      <w:bookmarkStart w:id="16" w:name="_Toc88229884"/>
      <w:r>
        <w:t>3</w:t>
      </w:r>
      <w:r w:rsidR="005F509F">
        <w:t xml:space="preserve">.1 </w:t>
      </w:r>
      <w:r w:rsidR="00FA3DCA">
        <w:t>QUBO</w:t>
      </w:r>
      <w:r w:rsidR="00CF43AB" w:rsidRPr="00621D10">
        <w:t xml:space="preserve"> </w:t>
      </w:r>
      <w:r w:rsidR="00986D0A">
        <w:t>M</w:t>
      </w:r>
      <w:r w:rsidR="00CF43AB">
        <w:t>odel</w:t>
      </w:r>
      <w:bookmarkEnd w:id="15"/>
      <w:bookmarkEnd w:id="16"/>
    </w:p>
    <w:p w14:paraId="1BF1FBBC" w14:textId="77777777" w:rsidR="005F509F" w:rsidRPr="005F509F" w:rsidRDefault="005F509F" w:rsidP="005F509F"/>
    <w:p w14:paraId="3AF06823" w14:textId="2B56CD31" w:rsidR="00CC2F55" w:rsidRPr="00CC2F55" w:rsidRDefault="00346A56" w:rsidP="00F613E7">
      <w:r>
        <w:t>The QUBO model has been described in detail by</w:t>
      </w:r>
      <w:r w:rsidRPr="004C4FD4">
        <w:t xml:space="preserve"> </w:t>
      </w:r>
      <w:r w:rsidRPr="004C4FD4">
        <w:fldChar w:fldCharType="begin" w:fldLock="1"/>
      </w:r>
      <w: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t xml:space="preserve">. It </w:t>
      </w:r>
      <w:r w:rsidR="00A534C3">
        <w:t xml:space="preserve">is expressed by </w:t>
      </w:r>
      <w:r w:rsidR="00901B65">
        <w:t>E</w:t>
      </w:r>
      <w:r w:rsidR="00A534C3">
        <w:t>quation 1.</w:t>
      </w:r>
    </w:p>
    <w:p w14:paraId="669C863F" w14:textId="1464093F" w:rsidR="00CC2F55" w:rsidRDefault="00CC2F55" w:rsidP="00F613E7"/>
    <w:p w14:paraId="1012815E" w14:textId="40C056F0" w:rsidR="003A3DF1" w:rsidRPr="003A3DF1" w:rsidRDefault="00CC3AD1" w:rsidP="00F613E7">
      <w:pPr>
        <w:rPr>
          <w:rFonts w:eastAsiaTheme="minorEastAsia"/>
          <w:lang w:val="ru-RU"/>
        </w:rPr>
      </w:pPr>
      <m:oMathPara>
        <m:oMath>
          <m:eqArr>
            <m:eqArrPr>
              <m:maxDist m:val="1"/>
              <m:ctrlPr>
                <w:rPr>
                  <w:rFonts w:ascii="Cambria Math" w:hAnsi="Cambria Math"/>
                  <w:i/>
                </w:rPr>
              </m:ctrlPr>
            </m:eqArrPr>
            <m:e>
              <m:r>
                <w:rPr>
                  <w:rFonts w:ascii="Cambria Math" w:hAnsi="Cambria Math"/>
                  <w:lang w:val="ru-RU"/>
                </w:rPr>
                <m:t>x∈</m:t>
              </m:r>
              <m:sSup>
                <m:sSupPr>
                  <m:ctrlPr>
                    <w:rPr>
                      <w:rFonts w:ascii="Cambria Math" w:hAnsi="Cambria Math"/>
                      <w:i/>
                      <w:lang w:val="ru-RU"/>
                    </w:rPr>
                  </m:ctrlPr>
                </m:sSupPr>
                <m:e>
                  <m:d>
                    <m:dPr>
                      <m:begChr m:val="{"/>
                      <m:endChr m:val="}"/>
                      <m:ctrlPr>
                        <w:rPr>
                          <w:rFonts w:ascii="Cambria Math" w:hAnsi="Cambria Math"/>
                          <w:i/>
                          <w:lang w:val="ru-RU"/>
                        </w:rPr>
                      </m:ctrlPr>
                    </m:dPr>
                    <m:e>
                      <m:r>
                        <w:rPr>
                          <w:rFonts w:ascii="Cambria Math" w:hAnsi="Cambria Math"/>
                          <w:lang w:val="ru-RU"/>
                        </w:rPr>
                        <m:t>0,1</m:t>
                      </m:r>
                    </m:e>
                  </m:d>
                </m:e>
                <m:sup>
                  <m:r>
                    <w:rPr>
                      <w:rFonts w:ascii="Cambria Math" w:hAnsi="Cambria Math"/>
                      <w:lang w:val="ru-RU"/>
                    </w:rPr>
                    <m:t>n</m:t>
                  </m:r>
                </m:sup>
              </m:sSup>
              <m:r>
                <w:rPr>
                  <w:rFonts w:ascii="Cambria Math" w:hAnsi="Cambria Math"/>
                  <w:lang w:val="ru-RU"/>
                </w:rPr>
                <m:t>#</m:t>
              </m:r>
              <m:d>
                <m:dPr>
                  <m:ctrlPr>
                    <w:rPr>
                      <w:rFonts w:ascii="Cambria Math" w:hAnsi="Cambria Math"/>
                      <w:i/>
                    </w:rPr>
                  </m:ctrlPr>
                </m:dPr>
                <m:e>
                  <m:r>
                    <w:rPr>
                      <w:rFonts w:ascii="Cambria Math" w:hAnsi="Cambria Math"/>
                    </w:rPr>
                    <m:t>3.1</m:t>
                  </m:r>
                </m:e>
              </m:d>
              <m:ctrlPr>
                <w:rPr>
                  <w:rFonts w:ascii="Cambria Math" w:hAnsi="Cambria Math"/>
                  <w:i/>
                  <w:lang w:val="ru-RU"/>
                </w:rPr>
              </m:ctrlPr>
            </m:e>
          </m:eqArr>
        </m:oMath>
      </m:oMathPara>
    </w:p>
    <w:p w14:paraId="6AD292DE" w14:textId="6667BDBD" w:rsidR="003A3DF1" w:rsidRPr="003A3DF1" w:rsidRDefault="003A3DF1" w:rsidP="003A3DF1">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27ED6D78" w14:textId="77777777" w:rsidR="00DB166C" w:rsidRPr="004067F5" w:rsidRDefault="00DB166C" w:rsidP="00346A56">
      <w:pPr>
        <w:rPr>
          <w:rFonts w:eastAsiaTheme="minorEastAsia"/>
          <w:lang w:val="ru-RU"/>
        </w:rPr>
      </w:pPr>
    </w:p>
    <w:p w14:paraId="4DBD81C0" w14:textId="26F2D99A" w:rsidR="00CC2F55" w:rsidRPr="00DB166C" w:rsidRDefault="004F37C8" w:rsidP="00F613E7">
      <w:r>
        <w:t>Where</w:t>
      </w:r>
      <w:r w:rsidR="00DB166C">
        <w:t xml:space="preserve"> </w:t>
      </w:r>
      <w:r w:rsidR="00DB166C">
        <w:rPr>
          <w:i/>
          <w:iCs/>
        </w:rPr>
        <w:t>y</w:t>
      </w:r>
      <w:r w:rsidR="00DB166C">
        <w:t xml:space="preserve"> is the value to be </w:t>
      </w:r>
      <w:r w:rsidR="006C21AD">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variable</w:t>
      </w:r>
      <w:r w:rsidR="00346A56">
        <w:t>s</w:t>
      </w:r>
      <w:r w:rsidR="00DB166C">
        <w:t xml:space="preserve"> in decision vector </w:t>
      </w:r>
      <w:r w:rsidR="00DB166C">
        <w:rPr>
          <w:i/>
          <w:iCs/>
        </w:rPr>
        <w:t>x</w:t>
      </w:r>
      <w:r w:rsidR="00DB166C">
        <w:t xml:space="preserve"> should be 0 or 1. </w:t>
      </w:r>
      <w:r w:rsidR="00A534C3">
        <w:t>All</w:t>
      </w:r>
      <w:r w:rsidR="00621D10">
        <w:t xml:space="preserve"> the information needed for the </w:t>
      </w:r>
      <w:r w:rsidR="006C21AD">
        <w:t>optimisation</w:t>
      </w:r>
      <w:r w:rsidR="00621D10">
        <w:t xml:space="preserve"> is in</w:t>
      </w:r>
      <w:r w:rsidR="00A534C3">
        <w:t>side</w:t>
      </w:r>
      <w:r w:rsidR="00621D10">
        <w:t xml:space="preserve"> the </w:t>
      </w:r>
      <w:r w:rsidR="00346A56" w:rsidRPr="00346A56">
        <w:rPr>
          <w:i/>
          <w:iCs/>
        </w:rPr>
        <w:t>Q</w:t>
      </w:r>
      <w:r w:rsidR="00346A56">
        <w:rPr>
          <w:i/>
          <w:iCs/>
        </w:rPr>
        <w:t xml:space="preserve"> </w:t>
      </w:r>
      <w:r w:rsidR="00621D10" w:rsidRPr="00346A56">
        <w:t>matrix</w:t>
      </w:r>
      <w:r w:rsidR="00621D10">
        <w:t>. QUBO problems are NP-hard.</w:t>
      </w:r>
    </w:p>
    <w:p w14:paraId="53776F56" w14:textId="4267953C" w:rsidR="004C4FD4" w:rsidRDefault="004C4FD4" w:rsidP="00F613E7"/>
    <w:p w14:paraId="4C114313" w14:textId="4F3DC8DC" w:rsidR="004C4FD4" w:rsidRDefault="008D30A6" w:rsidP="00F613E7">
      <w:r>
        <w:t>The minimisation</w:t>
      </w:r>
      <w:r w:rsidR="00A534C3">
        <w:t xml:space="preserve"> problem (3.2) </w:t>
      </w:r>
      <w:r>
        <w:t xml:space="preserve">will be used </w:t>
      </w:r>
      <w:r w:rsidR="00A534C3">
        <w:t>to demonstrate how to convert a Boolean function into QUBO.</w:t>
      </w:r>
    </w:p>
    <w:p w14:paraId="0B168460" w14:textId="77777777" w:rsidR="00A534C3" w:rsidRDefault="00A534C3" w:rsidP="00F613E7"/>
    <w:p w14:paraId="38143DCB" w14:textId="0E1FAB01" w:rsidR="004C4FD4" w:rsidRPr="003A3DF1" w:rsidRDefault="00CC3AD1" w:rsidP="00F613E7">
      <w:pPr>
        <w:rPr>
          <w:rFonts w:eastAsiaTheme="minorEastAsia"/>
        </w:rPr>
      </w:pPr>
      <m:oMathPara>
        <m:oMath>
          <m:eqArr>
            <m:eqArrPr>
              <m:maxDist m:val="1"/>
              <m:ctrlPr>
                <w:rPr>
                  <w:rFonts w:ascii="Cambria Math" w:hAnsi="Cambria Math"/>
                  <w:i/>
                </w:rPr>
              </m:ctrlPr>
            </m:eqArrPr>
            <m:e>
              <m:r>
                <w:rPr>
                  <w:rFonts w:ascii="Cambria Math" w:hAnsi="Cambria Math"/>
                </w:rPr>
                <m:t>y=-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7E226937" w14:textId="77777777" w:rsidR="00896A9B" w:rsidRDefault="00896A9B" w:rsidP="00F613E7"/>
    <w:p w14:paraId="131A7247" w14:textId="555BE55B" w:rsidR="004C4FD4" w:rsidRPr="00896A9B" w:rsidRDefault="000A0B49" w:rsidP="00F613E7">
      <w:r>
        <w:t>Function 3.2</w:t>
      </w:r>
      <w:r w:rsidR="00346A56">
        <w:t xml:space="preserve"> has</w:t>
      </w:r>
      <w:r w:rsidR="00896A9B">
        <w:t xml:space="preserve"> </w:t>
      </w:r>
      <w:r w:rsidR="004F37C8">
        <w:t>two</w:t>
      </w:r>
      <w:r w:rsidR="00896A9B">
        <w:t xml:space="preserve"> parts: linear and quadratic. As </w:t>
      </w:r>
      <w:r w:rsidR="00896A9B">
        <w:rPr>
          <w:i/>
          <w:iCs/>
        </w:rPr>
        <w:t>x</w:t>
      </w:r>
      <w:r w:rsidR="00896A9B">
        <w:rPr>
          <w:i/>
          <w:iCs/>
          <w:vertAlign w:val="subscript"/>
        </w:rPr>
        <w:t>j</w:t>
      </w:r>
      <w:r w:rsidR="00896A9B">
        <w:t xml:space="preserve"> belong to {0, 1}</w:t>
      </w:r>
      <w:r w:rsidR="00C043AD">
        <w:t>, l</w:t>
      </w:r>
      <w:r w:rsidR="003542D3">
        <w:t xml:space="preserve">inear part </w:t>
      </w:r>
      <w:r w:rsidR="00896A9B">
        <w:t xml:space="preserve">can </w:t>
      </w:r>
      <w:r w:rsidR="003542D3">
        <w:t xml:space="preserve">be </w:t>
      </w:r>
      <w:r w:rsidR="00896A9B">
        <w:t xml:space="preserve">easily </w:t>
      </w:r>
      <w:r w:rsidR="003542D3">
        <w:t>made</w:t>
      </w:r>
      <w:r w:rsidR="00896A9B">
        <w:t xml:space="preserve"> quadratic</w:t>
      </w:r>
      <w:r w:rsidR="00346A56">
        <w:t xml:space="preserve"> t00</w:t>
      </w:r>
      <w:r w:rsidR="00896A9B">
        <w:t xml:space="preserve"> </w:t>
      </w:r>
      <w:r w:rsidR="00C043AD">
        <w:t>(</w:t>
      </w:r>
      <w:r w:rsidR="00896A9B">
        <w:t>0</w:t>
      </w:r>
      <w:r w:rsidR="00896A9B">
        <w:rPr>
          <w:vertAlign w:val="superscript"/>
        </w:rPr>
        <w:t>2</w:t>
      </w:r>
      <w:r w:rsidR="00896A9B">
        <w:t>=0 and 1</w:t>
      </w:r>
      <w:r w:rsidR="00896A9B">
        <w:rPr>
          <w:vertAlign w:val="superscript"/>
        </w:rPr>
        <w:t>2</w:t>
      </w:r>
      <w:r w:rsidR="00896A9B">
        <w:t>=1</w:t>
      </w:r>
      <w:r w:rsidR="00C043AD">
        <w:t>)</w:t>
      </w:r>
      <w:r w:rsidR="00346A56" w:rsidRPr="00346A56">
        <w:t>.</w:t>
      </w:r>
    </w:p>
    <w:p w14:paraId="53F8DA56" w14:textId="77777777" w:rsidR="004C4FD4" w:rsidRPr="00896A9B" w:rsidRDefault="004C4FD4" w:rsidP="00F613E7"/>
    <w:p w14:paraId="0E919119" w14:textId="01783524" w:rsidR="003A3DF1" w:rsidRPr="003A3DF1" w:rsidRDefault="00CC3AD1" w:rsidP="00896A9B">
      <w:pPr>
        <w:rPr>
          <w:rFonts w:eastAsiaTheme="minorEastAsia"/>
        </w:rPr>
      </w:pPr>
      <m:oMathPara>
        <m:oMath>
          <m:eqArr>
            <m:eqArrPr>
              <m:maxDist m:val="1"/>
              <m:ctrlPr>
                <w:rPr>
                  <w:rFonts w:ascii="Cambria Math" w:hAnsi="Cambria Math"/>
                  <w:i/>
                </w:rPr>
              </m:ctrlPr>
            </m:eqArrPr>
            <m:e>
              <m:r>
                <w:rPr>
                  <w:rFonts w:ascii="Cambria Math" w:hAnsi="Cambria Math"/>
                </w:rPr>
                <m:t>y=-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3</m:t>
                  </m:r>
                </m:e>
              </m:d>
            </m:e>
          </m:eqArr>
        </m:oMath>
      </m:oMathPara>
    </w:p>
    <w:p w14:paraId="25E63664" w14:textId="77777777" w:rsidR="00234EC4" w:rsidRPr="00896A9B" w:rsidRDefault="00234EC4" w:rsidP="00F613E7"/>
    <w:p w14:paraId="1464897C" w14:textId="2C29D88D" w:rsidR="00254DFD" w:rsidRPr="00254DFD" w:rsidRDefault="00355AE2" w:rsidP="00F613E7">
      <w:r>
        <w:t>Equation 3.3</w:t>
      </w:r>
      <w:r w:rsidR="00A664E1">
        <w:t xml:space="preserve"> </w:t>
      </w:r>
      <w:r>
        <w:t xml:space="preserve">can be expressed </w:t>
      </w:r>
      <w:r w:rsidR="000A0B49">
        <w:t>using</w:t>
      </w:r>
      <w:r w:rsidR="00254DFD">
        <w:t xml:space="preserve"> matrixes in the form of </w:t>
      </w:r>
      <w:r w:rsidR="000A0B49">
        <w:rPr>
          <w:rFonts w:eastAsiaTheme="minorEastAsia"/>
        </w:rPr>
        <w:t>a</w:t>
      </w:r>
      <w:r w:rsidR="00254DFD">
        <w:rPr>
          <w:rFonts w:eastAsiaTheme="minorEastAsia"/>
        </w:rPr>
        <w:t xml:space="preserve"> QUBO model</w:t>
      </w:r>
      <w:r w:rsidR="000A0B49">
        <w:rPr>
          <w:rFonts w:eastAsiaTheme="minorEastAsia"/>
        </w:rPr>
        <w:t>.</w:t>
      </w:r>
    </w:p>
    <w:p w14:paraId="0C5DCACC" w14:textId="77B85E7B" w:rsidR="004D68BA" w:rsidRDefault="004D68BA" w:rsidP="00F613E7"/>
    <w:p w14:paraId="7CFB2169" w14:textId="493DBB72" w:rsidR="003A3DF1" w:rsidRPr="003A3DF1" w:rsidRDefault="00CC3AD1" w:rsidP="004D68BA">
      <w:pPr>
        <w:rPr>
          <w:rFonts w:eastAsiaTheme="minorEastAsia"/>
        </w:rPr>
      </w:pPr>
      <m:oMathPara>
        <m:oMath>
          <m:eqArr>
            <m:eqArrPr>
              <m:maxDist m:val="1"/>
              <m:ctrlPr>
                <w:rPr>
                  <w:rFonts w:ascii="Cambria Math" w:hAnsi="Cambria Math"/>
                  <w:i/>
                </w:rPr>
              </m:ctrlPr>
            </m:eqArrPr>
            <m:e>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6F6AB92F" w14:textId="1F4019B2" w:rsidR="002B74D5" w:rsidRDefault="002B74D5" w:rsidP="00F613E7">
      <w:pPr>
        <w:rPr>
          <w:lang w:val="ru-RU"/>
        </w:rPr>
      </w:pPr>
    </w:p>
    <w:p w14:paraId="7926961B" w14:textId="7DD49AB8" w:rsidR="000E24FF" w:rsidRPr="000E24FF" w:rsidRDefault="000435A2" w:rsidP="000E24FF">
      <w:pPr>
        <w:pStyle w:val="Heading2"/>
      </w:pPr>
      <w:bookmarkStart w:id="17" w:name="_Toc88229885"/>
      <w:r>
        <w:lastRenderedPageBreak/>
        <w:t>3</w:t>
      </w:r>
      <w:r w:rsidR="000E24FF" w:rsidRPr="000E24FF">
        <w:t xml:space="preserve">.2 </w:t>
      </w:r>
      <w:r w:rsidR="000E24FF">
        <w:t>Constraints</w:t>
      </w:r>
      <w:r w:rsidR="000E24FF" w:rsidRPr="000E24FF">
        <w:t xml:space="preserve"> </w:t>
      </w:r>
      <w:r w:rsidR="000E24FF">
        <w:t>and</w:t>
      </w:r>
      <w:r w:rsidR="000E24FF" w:rsidRPr="000E24FF">
        <w:t xml:space="preserve"> </w:t>
      </w:r>
      <w:r w:rsidR="000E24FF">
        <w:t>Penalties</w:t>
      </w:r>
      <w:bookmarkEnd w:id="17"/>
    </w:p>
    <w:p w14:paraId="06FCB0E1" w14:textId="271A49E9" w:rsidR="000E24FF" w:rsidRPr="000E24FF" w:rsidRDefault="000E24FF" w:rsidP="000E24FF"/>
    <w:p w14:paraId="7B3ACC16" w14:textId="1DF4F064" w:rsidR="001267F4" w:rsidRPr="001267F4" w:rsidRDefault="00233AE7" w:rsidP="002C07EB">
      <w:r>
        <w:t>The previous subsection shows</w:t>
      </w:r>
      <w:r w:rsidR="001267F4">
        <w:t xml:space="preserve"> how </w:t>
      </w:r>
      <w:r w:rsidR="00B42FBD">
        <w:t>to reformulate</w:t>
      </w:r>
      <w:r w:rsidR="001267F4">
        <w:t xml:space="preserve"> unconstrained </w:t>
      </w:r>
      <w:r w:rsidR="006C21AD">
        <w:t>minimisation</w:t>
      </w:r>
      <w:r w:rsidR="001267F4">
        <w:t xml:space="preserve"> problem</w:t>
      </w:r>
      <w:r w:rsidR="00335716">
        <w:t>s</w:t>
      </w:r>
      <w:r w:rsidR="001267F4">
        <w:t xml:space="preserve"> </w:t>
      </w:r>
      <w:r>
        <w:t>into</w:t>
      </w:r>
      <w:r w:rsidR="001267F4">
        <w:t xml:space="preserve"> QUBO. Constrained</w:t>
      </w:r>
      <w:r w:rsidR="001267F4" w:rsidRPr="001267F4">
        <w:t xml:space="preserve"> </w:t>
      </w:r>
      <w:r w:rsidR="001267F4">
        <w:t>problems</w:t>
      </w:r>
      <w:r w:rsidR="001267F4" w:rsidRPr="001267F4">
        <w:t xml:space="preserve"> </w:t>
      </w:r>
      <w:r w:rsidR="001267F4">
        <w:t>can</w:t>
      </w:r>
      <w:r w:rsidR="001267F4" w:rsidRPr="001267F4">
        <w:t xml:space="preserve"> </w:t>
      </w:r>
      <w:r w:rsidR="006C21AD">
        <w:t xml:space="preserve">also </w:t>
      </w:r>
      <w:r w:rsidR="001267F4">
        <w:t>be</w:t>
      </w:r>
      <w:r w:rsidR="001267F4" w:rsidRPr="001267F4">
        <w:t xml:space="preserve"> </w:t>
      </w:r>
      <w:r w:rsidR="001267F4">
        <w:t>reformulated in</w:t>
      </w:r>
      <w:r w:rsidR="00135C09">
        <w:t>to</w:t>
      </w:r>
      <w:r w:rsidR="001267F4">
        <w:t xml:space="preserve"> this model </w:t>
      </w:r>
      <w:r w:rsidR="000C7430">
        <w:fldChar w:fldCharType="begin" w:fldLock="1"/>
      </w:r>
      <w:r w:rsidR="000C743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0C7430">
        <w:fldChar w:fldCharType="separate"/>
      </w:r>
      <w:r w:rsidR="000C7430" w:rsidRPr="00CC1436">
        <w:rPr>
          <w:noProof/>
        </w:rPr>
        <w:t>(Glover, Kochenberger and Du, 2019)</w:t>
      </w:r>
      <w:r w:rsidR="000C7430">
        <w:fldChar w:fldCharType="end"/>
      </w:r>
      <w:r w:rsidR="000C7430">
        <w:t xml:space="preserve"> </w:t>
      </w:r>
      <w:r>
        <w:t xml:space="preserve">by expressing the </w:t>
      </w:r>
      <w:r w:rsidR="001267F4">
        <w:t>constraints as quadratic penalties</w:t>
      </w:r>
      <w:r>
        <w:t xml:space="preserve"> and adding them to the</w:t>
      </w:r>
      <w:r w:rsidR="001267F4">
        <w:t xml:space="preserve"> original objective function</w:t>
      </w:r>
      <w:r w:rsidR="00B42FBD">
        <w:t xml:space="preserve"> (</w:t>
      </w:r>
      <w:r w:rsidR="00135C09">
        <w:t xml:space="preserve">the function </w:t>
      </w:r>
      <w:r w:rsidR="00455186">
        <w:t xml:space="preserve">that is </w:t>
      </w:r>
      <w:r w:rsidR="00A7551A">
        <w:t>being</w:t>
      </w:r>
      <w:r w:rsidR="00455186">
        <w:t xml:space="preserve"> optimised</w:t>
      </w:r>
      <w:r w:rsidR="00B42FBD">
        <w:t>)</w:t>
      </w:r>
      <w:r w:rsidR="001267F4">
        <w:t>.</w:t>
      </w:r>
      <w:r w:rsidR="00DF6DA1">
        <w:t xml:space="preserve"> The larger penalty is imposed when more constraints are broken and when they are important. </w:t>
      </w:r>
      <w:r w:rsidR="001267F4">
        <w:t xml:space="preserve">When </w:t>
      </w:r>
      <w:r w:rsidR="00AB5E1D">
        <w:t>no</w:t>
      </w:r>
      <w:r w:rsidR="001267F4">
        <w:t xml:space="preserve"> constraint</w:t>
      </w:r>
      <w:r w:rsidR="00AB5E1D">
        <w:t xml:space="preserve"> is </w:t>
      </w:r>
      <w:r w:rsidR="00452DF7">
        <w:t>violated</w:t>
      </w:r>
      <w:r w:rsidR="001267F4">
        <w:t xml:space="preserve">, the penalty </w:t>
      </w:r>
      <w:r w:rsidR="00DF6DA1">
        <w:t>is</w:t>
      </w:r>
      <w:r w:rsidR="001267F4">
        <w:t xml:space="preserve"> equal to 0. Since </w:t>
      </w:r>
      <w:r w:rsidR="00455186">
        <w:t>a</w:t>
      </w:r>
      <w:r w:rsidR="00452DF7">
        <w:t xml:space="preserve"> </w:t>
      </w:r>
      <w:r w:rsidR="006C21AD">
        <w:t>minimisation</w:t>
      </w:r>
      <w:r w:rsidR="001267F4">
        <w:t xml:space="preserve"> problem</w:t>
      </w:r>
      <w:r w:rsidR="00455186">
        <w:t xml:space="preserve"> is considered</w:t>
      </w:r>
      <w:r w:rsidR="00665F62">
        <w:t xml:space="preserve">, </w:t>
      </w:r>
      <w:r w:rsidR="00422805">
        <w:t xml:space="preserve">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1A1D091" w14:textId="67CB4C13" w:rsidR="003A3DF1" w:rsidRPr="003A3DF1" w:rsidRDefault="00CC3AD1" w:rsidP="002C07EB">
      <w:pPr>
        <w:rPr>
          <w:rFonts w:eastAsiaTheme="minorEastAsia"/>
        </w:rPr>
      </w:pPr>
      <m:oMathPara>
        <m:oMath>
          <m:eqArr>
            <m:eqArrPr>
              <m:maxDist m:val="1"/>
              <m:ctrlPr>
                <w:rPr>
                  <w:rFonts w:ascii="Cambria Math" w:hAnsi="Cambria Math"/>
                  <w:i/>
                </w:rPr>
              </m:ctrlPr>
            </m:eqArrPr>
            <m:e>
              <m:r>
                <w:rPr>
                  <w:rFonts w:ascii="Cambria Math" w:hAnsi="Cambria Math"/>
                </w:rPr>
                <m:t>y=original objective function+M</m:t>
              </m:r>
              <m:d>
                <m:dPr>
                  <m:ctrlPr>
                    <w:rPr>
                      <w:rFonts w:ascii="Cambria Math" w:hAnsi="Cambria Math"/>
                      <w:i/>
                    </w:rPr>
                  </m:ctrlPr>
                </m:dPr>
                <m:e>
                  <m:r>
                    <w:rPr>
                      <w:rFonts w:ascii="Cambria Math" w:hAnsi="Cambria Math"/>
                    </w:rPr>
                    <m:t>quadratic penalties</m:t>
                  </m: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0434DCDE" w14:textId="1FE94B69" w:rsidR="00A12E68" w:rsidRDefault="00A12E68" w:rsidP="002C07EB"/>
    <w:p w14:paraId="53FEB211" w14:textId="2D7BF629" w:rsidR="00CC1436" w:rsidRPr="00661D80" w:rsidRDefault="007D1D1A" w:rsidP="002C07EB">
      <w:r>
        <w:rPr>
          <w:i/>
          <w:iCs/>
        </w:rPr>
        <w:t>M</w:t>
      </w:r>
      <w:r>
        <w:t xml:space="preserve"> is a positive penalty scalar</w:t>
      </w:r>
      <w:r w:rsidR="006C21AD">
        <w:t>,</w:t>
      </w:r>
      <w:r w:rsidR="004B449C">
        <w:t xml:space="preserve"> also called </w:t>
      </w:r>
      <w:r w:rsidR="006C21AD">
        <w:rPr>
          <w:i/>
          <w:iCs/>
        </w:rPr>
        <w:t xml:space="preserve">the </w:t>
      </w:r>
      <w:r w:rsidR="004B449C" w:rsidRPr="004B449C">
        <w:rPr>
          <w:i/>
          <w:iCs/>
        </w:rPr>
        <w:t>penalty coefficient</w:t>
      </w:r>
      <w:r>
        <w:t xml:space="preserve">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w:t>
      </w:r>
      <w:r w:rsidR="00335716">
        <w:t xml:space="preserve"> a constraint is </w:t>
      </w:r>
      <w:r w:rsidR="00661D80">
        <w:t xml:space="preserve">soft </w:t>
      </w:r>
      <w:r w:rsidR="00335716">
        <w:t>and can be broken</w:t>
      </w:r>
      <w:r w:rsidR="00661D80">
        <w:t xml:space="preserve">, </w:t>
      </w:r>
      <w:r w:rsidR="00FD0900">
        <w:rPr>
          <w:i/>
          <w:iCs/>
        </w:rPr>
        <w:t>M</w:t>
      </w:r>
      <w:r w:rsidR="00661D80">
        <w:t xml:space="preserve"> </w:t>
      </w:r>
      <w:r w:rsidR="00335716">
        <w:t>may</w:t>
      </w:r>
      <w:r w:rsidR="00661D80">
        <w:t xml:space="preserve"> be decreased</w:t>
      </w:r>
      <w:r w:rsidR="00A063E5">
        <w:t xml:space="preserve">, which </w:t>
      </w:r>
      <w:r w:rsidR="00972B20">
        <w:t xml:space="preserve">will </w:t>
      </w:r>
      <w:r w:rsidR="0028060D">
        <w:t>reduce</w:t>
      </w:r>
      <w:r w:rsidR="00972B20">
        <w:t xml:space="preserve"> the </w:t>
      </w:r>
      <w:r w:rsidR="00FD0900" w:rsidRPr="00FD0900">
        <w:t>impact</w:t>
      </w:r>
      <w:r w:rsidR="00972B20">
        <w:t xml:space="preserve"> </w:t>
      </w:r>
      <w:r w:rsidR="00FD0900">
        <w:t>of the quadratic penalty</w:t>
      </w:r>
      <w:r w:rsidR="00972B20">
        <w:t xml:space="preserve"> on </w:t>
      </w:r>
      <w:r w:rsidR="00335716">
        <w:t>the optimized</w:t>
      </w:r>
      <w:r w:rsidR="00972B20">
        <w:t xml:space="preserve"> function</w:t>
      </w:r>
      <w:r w:rsidR="00661D80">
        <w:t>.</w:t>
      </w:r>
      <w:r w:rsidR="00972B20">
        <w:t xml:space="preserve"> It is possible to use multiple scalars for various constraints if they </w:t>
      </w:r>
      <w:r w:rsidR="00FD0900">
        <w:t xml:space="preserve">have </w:t>
      </w:r>
      <w:r w:rsidR="00972B20">
        <w:t>different importance</w:t>
      </w:r>
      <w:r w:rsidR="00FD0900">
        <w:t>, b</w:t>
      </w:r>
      <w:r w:rsidR="00661D80">
        <w:t>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2278EA2F" w14:textId="06323C72" w:rsidR="00DE33FE" w:rsidRPr="00661D80" w:rsidRDefault="00F25BB3" w:rsidP="00FD0900">
      <w:r w:rsidRPr="00661D80">
        <w:t>If the penalty coefficient is too low, the</w:t>
      </w:r>
      <w:r w:rsidR="00DF6DA1">
        <w:t xml:space="preserve"> solver will undervalue</w:t>
      </w:r>
      <w:r w:rsidRPr="00661D80">
        <w:t xml:space="preserve"> broken constraints, and the solution produced by the </w:t>
      </w:r>
      <w:r w:rsidR="006C21AD">
        <w:t>optimiser</w:t>
      </w:r>
      <w:r w:rsidRPr="00661D80">
        <w:t xml:space="preserve"> will be infeasible. </w:t>
      </w:r>
      <w:r w:rsidRPr="002C07EB">
        <w:t>On the other hand, if the penalty coefficient is too large,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r w:rsidR="004422DF">
        <w:t xml:space="preserve"> </w:t>
      </w:r>
      <w:r w:rsidRPr="00661D80">
        <w:t xml:space="preserve">It is possible to use domain expertise to select an acceptable </w:t>
      </w:r>
      <w:r w:rsidR="00FD0900">
        <w:rPr>
          <w:i/>
          <w:iCs/>
        </w:rPr>
        <w:t>M</w:t>
      </w:r>
      <w:r w:rsidR="00151E15">
        <w:t xml:space="preserve"> </w:t>
      </w:r>
      <w:r w:rsidR="00151E15">
        <w:fldChar w:fldCharType="begin" w:fldLock="1"/>
      </w:r>
      <w:r w:rsidR="00151E15">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151E15">
        <w:fldChar w:fldCharType="separate"/>
      </w:r>
      <w:r w:rsidR="00151E15" w:rsidRPr="00151E15">
        <w:rPr>
          <w:noProof/>
        </w:rPr>
        <w:t>(Glover, Kochenberger and Du, 2019)</w:t>
      </w:r>
      <w:r w:rsidR="00151E15">
        <w:fldChar w:fldCharType="end"/>
      </w:r>
      <w:r w:rsidR="00151E15">
        <w:t xml:space="preserve">, </w:t>
      </w:r>
      <w:r w:rsidRPr="00661D80">
        <w:t xml:space="preserve">but </w:t>
      </w:r>
      <w:r w:rsidR="00FD0900">
        <w:t xml:space="preserve">carefully </w:t>
      </w:r>
      <w:r w:rsidR="00452DF7">
        <w:t>chosen</w:t>
      </w:r>
      <w:r w:rsidR="00FD0900">
        <w:t xml:space="preserve"> penalty coefficients can produce solutions of better quality </w:t>
      </w:r>
      <w:r w:rsidR="00FD0900">
        <w:fldChar w:fldCharType="begin" w:fldLock="1"/>
      </w:r>
      <w:r w:rsidR="00FD0900">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FD0900">
        <w:fldChar w:fldCharType="separate"/>
      </w:r>
      <w:r w:rsidR="00FD0900" w:rsidRPr="00FD0900">
        <w:rPr>
          <w:noProof/>
        </w:rPr>
        <w:t xml:space="preserve">(Şeker </w:t>
      </w:r>
      <w:r w:rsidR="00FD0900" w:rsidRPr="00FD0900">
        <w:rPr>
          <w:i/>
          <w:noProof/>
        </w:rPr>
        <w:t>et al.</w:t>
      </w:r>
      <w:r w:rsidR="00FD0900" w:rsidRPr="00FD0900">
        <w:rPr>
          <w:noProof/>
        </w:rPr>
        <w:t>, 2020)</w:t>
      </w:r>
      <w:r w:rsidR="00FD0900">
        <w:fldChar w:fldCharType="end"/>
      </w:r>
      <w:r w:rsidR="00FD0900">
        <w:t xml:space="preserve">. </w:t>
      </w:r>
      <w:r w:rsidRPr="00661D80">
        <w:t xml:space="preserve">Finding optimal </w:t>
      </w:r>
      <w:r w:rsidR="004422DF">
        <w:rPr>
          <w:i/>
          <w:iCs/>
        </w:rPr>
        <w:t>M</w:t>
      </w:r>
      <w:r w:rsidR="001205EF">
        <w:t xml:space="preserve"> </w:t>
      </w:r>
      <w:r w:rsidRPr="00661D80">
        <w:t>is not trivial and different techniques have been proposed to estimate it</w:t>
      </w:r>
      <w:r w:rsidR="00FD0900">
        <w:t xml:space="preserve"> </w:t>
      </w:r>
      <w:r w:rsidR="00FD0900">
        <w:fldChar w:fldCharType="begin" w:fldLock="1"/>
      </w:r>
      <w:r w:rsidR="00151E15">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id":"ITEM-2","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2","issued":{"date-parts":[["2021","7"]]},"page":"35-40","publisher":"IEEE","title":"QROSS: QUBO Relaxation Parameter optimisation via Learning Solver Surrogates","type":"article-journal"},"uris":["http://www.mendeley.com/documents/?uuid=35ea43a6-f347-34b0-80f6-2a159f0fb621"]}],"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FD0900">
        <w:fldChar w:fldCharType="separate"/>
      </w:r>
      <w:r w:rsidR="00FD0900" w:rsidRPr="00FD0900">
        <w:rPr>
          <w:noProof/>
        </w:rPr>
        <w:t xml:space="preserve">(Verma and Lewis, 2020; Huang </w:t>
      </w:r>
      <w:r w:rsidR="00FD0900" w:rsidRPr="00FD0900">
        <w:rPr>
          <w:i/>
          <w:noProof/>
        </w:rPr>
        <w:t>et al.</w:t>
      </w:r>
      <w:r w:rsidR="00FD0900" w:rsidRPr="00FD0900">
        <w:rPr>
          <w:noProof/>
        </w:rPr>
        <w:t>, 2021)</w:t>
      </w:r>
      <w:r w:rsidR="00FD0900">
        <w:fldChar w:fldCharType="end"/>
      </w:r>
      <w:r w:rsidR="00FD0900">
        <w:t>.</w:t>
      </w:r>
    </w:p>
    <w:p w14:paraId="24E2997A" w14:textId="7DEE9645" w:rsidR="00BD1D1D" w:rsidRPr="00661D80" w:rsidRDefault="00BD1D1D" w:rsidP="002C07EB"/>
    <w:p w14:paraId="793089E6" w14:textId="3966A7EB" w:rsidR="001923B7" w:rsidRPr="00972B20" w:rsidRDefault="00972B20" w:rsidP="00972B20">
      <w:r>
        <w:t>Quadratic penalties for certain constraint</w:t>
      </w:r>
      <w:r w:rsidR="004422DF">
        <w:t xml:space="preserve">s </w:t>
      </w:r>
      <w:r>
        <w:t xml:space="preserve">are already known. </w:t>
      </w:r>
      <w:r w:rsidR="004422DF">
        <w:t>Few</w:t>
      </w:r>
      <w:r>
        <w:t xml:space="preserve"> are shown </w:t>
      </w:r>
      <w:r w:rsidR="004F37C8">
        <w:t>in</w:t>
      </w:r>
      <w:r>
        <w:t xml:space="preserve"> Table 1</w:t>
      </w:r>
      <w:r w:rsidR="005775FA">
        <w:t>.</w:t>
      </w:r>
    </w:p>
    <w:p w14:paraId="1283AC71" w14:textId="59FB60F6" w:rsidR="00336761" w:rsidRPr="00FD0900" w:rsidRDefault="00336761" w:rsidP="001923B7">
      <w:pPr>
        <w:pStyle w:val="Caption"/>
        <w:rPr>
          <w:i w:val="0"/>
          <w:iCs w:val="0"/>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73636D">
        <w:trPr>
          <w:trHeight w:val="127"/>
        </w:trPr>
        <w:tc>
          <w:tcPr>
            <w:tcW w:w="2837" w:type="dxa"/>
            <w:vAlign w:val="center"/>
          </w:tcPr>
          <w:p w14:paraId="535017C8" w14:textId="056EC0C3" w:rsidR="00333E7C" w:rsidRDefault="00333E7C" w:rsidP="001923B7">
            <w:pPr>
              <w:jc w:val="center"/>
            </w:pPr>
            <w:r>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73636D">
        <w:trPr>
          <w:trHeight w:val="64"/>
        </w:trPr>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73636D">
        <w:trPr>
          <w:trHeight w:val="64"/>
        </w:trPr>
        <w:tc>
          <w:tcPr>
            <w:tcW w:w="2837" w:type="dxa"/>
            <w:vAlign w:val="center"/>
          </w:tcPr>
          <w:p w14:paraId="0856EE7C" w14:textId="2C5571B8" w:rsidR="00333E7C" w:rsidRDefault="00333E7C" w:rsidP="001923B7">
            <w:pPr>
              <w:jc w:val="center"/>
            </w:pPr>
            <m:oMathPara>
              <m:oMath>
                <m:r>
                  <w:rPr>
                    <w:rFonts w:ascii="Cambria Math" w:hAnsi="Cambria Math"/>
                  </w:rPr>
                  <m:t>x+y≥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73636D">
        <w:trPr>
          <w:trHeight w:val="64"/>
        </w:trPr>
        <w:tc>
          <w:tcPr>
            <w:tcW w:w="2837" w:type="dxa"/>
            <w:vAlign w:val="center"/>
          </w:tcPr>
          <w:p w14:paraId="2F846A7F" w14:textId="3EB7FD9A" w:rsidR="00333E7C" w:rsidRDefault="00333E7C" w:rsidP="001923B7">
            <w:pPr>
              <w:jc w:val="center"/>
            </w:pPr>
            <m:oMathPara>
              <m:oMath>
                <m:r>
                  <w:rPr>
                    <w:rFonts w:ascii="Cambria Math" w:hAnsi="Cambria Math"/>
                  </w:rPr>
                  <m:t>x≤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73636D">
        <w:trPr>
          <w:trHeight w:val="64"/>
        </w:trPr>
        <w:tc>
          <w:tcPr>
            <w:tcW w:w="2837" w:type="dxa"/>
            <w:vAlign w:val="center"/>
          </w:tcPr>
          <w:p w14:paraId="20BE46E6" w14:textId="6F48127D" w:rsidR="00333E7C" w:rsidRDefault="00CC3AD1"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62DD642F" w:rsidR="005775FA" w:rsidRPr="001923B7" w:rsidRDefault="00333E7C" w:rsidP="00530C6A">
      <w:pPr>
        <w:pStyle w:val="Caption"/>
        <w:jc w:val="center"/>
        <w:rPr>
          <w:color w:val="000000" w:themeColor="text1"/>
        </w:rPr>
      </w:pPr>
      <w:bookmarkStart w:id="18" w:name="_Toc88229910"/>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D2594D">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8"/>
    </w:p>
    <w:p w14:paraId="0449BF18" w14:textId="77777777" w:rsidR="00333E7C" w:rsidRDefault="00333E7C" w:rsidP="002C07EB"/>
    <w:p w14:paraId="145227AD" w14:textId="65B916BB"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xml:space="preserve">. </w:t>
      </w:r>
    </w:p>
    <w:p w14:paraId="1799362A" w14:textId="6BBFADAA" w:rsidR="000147C3" w:rsidRPr="005775FA" w:rsidRDefault="000147C3" w:rsidP="002C07EB"/>
    <w:p w14:paraId="455B2B75" w14:textId="559F0EC1" w:rsidR="003A3DF1" w:rsidRPr="003A3DF1" w:rsidRDefault="00CC3AD1" w:rsidP="002C07EB">
      <w:pPr>
        <w:rPr>
          <w:rFonts w:eastAsiaTheme="minorEastAsia"/>
          <w:lang w:val="ru-RU"/>
        </w:rPr>
      </w:pPr>
      <m:oMathPara>
        <m:oMath>
          <m:eqArr>
            <m:eqArrPr>
              <m:maxDist m:val="1"/>
              <m:ctrlPr>
                <w:rPr>
                  <w:rFonts w:ascii="Cambria Math" w:hAnsi="Cambria Math"/>
                  <w:lang w:val="ru-RU"/>
                </w:rPr>
              </m:ctrlPr>
            </m:eqArrPr>
            <m:e>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6</m:t>
                  </m:r>
                </m:e>
              </m:d>
              <m:ctrlPr>
                <w:rPr>
                  <w:rFonts w:ascii="Cambria Math" w:hAnsi="Cambria Math"/>
                  <w:i/>
                  <w:lang w:val="ru-RU"/>
                </w:rPr>
              </m:ctrlPr>
            </m:e>
          </m:eqArr>
        </m:oMath>
      </m:oMathPara>
    </w:p>
    <w:p w14:paraId="6140A045" w14:textId="07515F85" w:rsidR="000147C3" w:rsidRPr="002C07EB" w:rsidRDefault="000147C3" w:rsidP="002C07EB">
      <w:pPr>
        <w:rPr>
          <w:lang w:val="ru-RU"/>
        </w:rPr>
      </w:pPr>
    </w:p>
    <w:p w14:paraId="3F1F5919" w14:textId="30E2FE8E" w:rsidR="005775FA" w:rsidRPr="005775FA" w:rsidRDefault="005775FA" w:rsidP="002C07EB">
      <w:r>
        <w:lastRenderedPageBreak/>
        <w:t>Using</w:t>
      </w:r>
      <w:r w:rsidRPr="005775FA">
        <w:t xml:space="preserve"> </w:t>
      </w:r>
      <w:r>
        <w:t xml:space="preserve">the </w:t>
      </w:r>
      <w:r w:rsidR="004422DF">
        <w:t xml:space="preserve">equivalent </w:t>
      </w:r>
      <w:r>
        <w:t xml:space="preserve">penalty </w:t>
      </w:r>
      <w:r w:rsidR="004422DF">
        <w:t>from Table 1</w:t>
      </w:r>
      <w:r w:rsidR="006F7481">
        <w:t>,</w:t>
      </w:r>
      <w:r>
        <w:t xml:space="preserve"> </w:t>
      </w:r>
      <w:r w:rsidR="005A1ED3">
        <w:t xml:space="preserve">the </w:t>
      </w:r>
      <w:r>
        <w:t xml:space="preserve">objective function </w:t>
      </w:r>
      <w:r w:rsidR="004D5756">
        <w:t xml:space="preserve">can be expressed </w:t>
      </w:r>
      <w:r w:rsidR="004422DF">
        <w:t xml:space="preserve">as shown in (3.7). The penalty is </w:t>
      </w:r>
      <w:r w:rsidR="00A063E5">
        <w:t xml:space="preserve">larger than zero only </w:t>
      </w:r>
      <w:r w:rsidR="004422DF">
        <w:t xml:space="preserve">when both decision variables are </w:t>
      </w:r>
      <w:r w:rsidR="00734419">
        <w:t>identical</w:t>
      </w:r>
      <w:r w:rsidR="00C402EB">
        <w:t>.</w:t>
      </w:r>
    </w:p>
    <w:p w14:paraId="76AD1924" w14:textId="69AA6BF8" w:rsidR="000147C3" w:rsidRPr="005775FA" w:rsidRDefault="000147C3" w:rsidP="002C07EB"/>
    <w:p w14:paraId="560D790B" w14:textId="541E6A92" w:rsidR="00082ED6" w:rsidRPr="004422DF" w:rsidRDefault="00CC3AD1" w:rsidP="002C07EB">
      <w:pPr>
        <w:rPr>
          <w:rFonts w:eastAsiaTheme="minorEastAsia"/>
          <w:iCs/>
          <w:lang w:val="ru-RU"/>
        </w:rPr>
      </w:pPr>
      <m:oMathPara>
        <m:oMath>
          <m:eqArr>
            <m:eqArrPr>
              <m:maxDist m:val="1"/>
              <m:ctrlPr>
                <w:rPr>
                  <w:rFonts w:ascii="Cambria Math" w:hAnsi="Cambria Math"/>
                  <w:lang w:val="ru-RU"/>
                </w:rPr>
              </m:ctrlPr>
            </m:eqArrPr>
            <m:e>
              <m:r>
                <w:rPr>
                  <w:rFonts w:ascii="Cambria Math" w:hAnsi="Cambria Math"/>
                  <w:lang w:val="ru-RU"/>
                </w:rPr>
                <m:t>y</m:t>
              </m:r>
              <m:r>
                <m:rPr>
                  <m:sty m:val="p"/>
                </m:rPr>
                <w:rPr>
                  <w:rFonts w:ascii="Cambria Math" w:hAnsi="Cambria Math"/>
                  <w:lang w:val="ru-RU"/>
                </w:rPr>
                <m:t>=</m:t>
              </m:r>
              <m:r>
                <w:rPr>
                  <w:rFonts w:ascii="Cambria Math" w:hAnsi="Cambria Math"/>
                  <w:lang w:val="ru-RU"/>
                </w:rPr>
                <m:t>original objective function</m:t>
              </m:r>
              <m:r>
                <m:rPr>
                  <m:sty m:val="p"/>
                </m:rPr>
                <w:rPr>
                  <w:rFonts w:ascii="Cambria Math" w:hAnsi="Cambria Math"/>
                  <w:lang w:val="ru-RU"/>
                </w:rPr>
                <m:t>+</m:t>
              </m:r>
              <m:r>
                <w:rPr>
                  <w:rFonts w:ascii="Cambria Math" w:hAnsi="Cambria Math"/>
                  <w:lang w:val="ru-RU"/>
                </w:rPr>
                <m:t>M</m:t>
              </m:r>
              <m:d>
                <m:dPr>
                  <m:ctrlPr>
                    <w:rPr>
                      <w:rFonts w:ascii="Cambria Math" w:hAnsi="Cambria Math"/>
                      <w:lang w:val="ru-RU"/>
                    </w:rPr>
                  </m:ctrlPr>
                </m:dPr>
                <m:e>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e>
              </m:d>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7</m:t>
                  </m:r>
                </m:e>
              </m:d>
              <m:ctrlPr>
                <w:rPr>
                  <w:rFonts w:ascii="Cambria Math" w:hAnsi="Cambria Math"/>
                  <w:i/>
                  <w:iCs/>
                  <w:lang w:val="ru-RU"/>
                </w:rPr>
              </m:ctrlPr>
            </m:e>
          </m:eqArr>
        </m:oMath>
      </m:oMathPara>
    </w:p>
    <w:p w14:paraId="625EE2F1" w14:textId="77777777" w:rsidR="006F7481" w:rsidRPr="006F7481" w:rsidRDefault="006F7481" w:rsidP="00F613E7"/>
    <w:p w14:paraId="537AB7F5" w14:textId="270BE5CC" w:rsidR="002B74D5" w:rsidRDefault="000435A2" w:rsidP="000E24FF">
      <w:pPr>
        <w:pStyle w:val="Heading2"/>
      </w:pPr>
      <w:bookmarkStart w:id="19" w:name="_Toc88229886"/>
      <w:r>
        <w:t>3</w:t>
      </w:r>
      <w:r w:rsidR="000E24FF">
        <w:t>.3 Natural QUBO Formulation</w:t>
      </w:r>
      <w:bookmarkEnd w:id="19"/>
    </w:p>
    <w:p w14:paraId="02BA79B5" w14:textId="77777777" w:rsidR="006819F8" w:rsidRDefault="006819F8" w:rsidP="006819F8"/>
    <w:p w14:paraId="141E1B82" w14:textId="7525E02E" w:rsidR="006819F8" w:rsidRDefault="008720FB" w:rsidP="006819F8">
      <w:r>
        <w:t>Some</w:t>
      </w:r>
      <w:r w:rsidR="006819F8">
        <w:t xml:space="preserve"> </w:t>
      </w:r>
      <w:r w:rsidR="008E0102">
        <w:t>CO</w:t>
      </w:r>
      <w:r w:rsidR="006819F8">
        <w:t xml:space="preserve"> problems can be naturally expressed </w:t>
      </w:r>
      <w:r>
        <w:t>in</w:t>
      </w:r>
      <w:r w:rsidR="006819F8">
        <w:t xml:space="preserve"> QUBO. </w:t>
      </w:r>
      <w:r w:rsidR="0042153D">
        <w:t>This</w:t>
      </w:r>
      <w:r w:rsidR="00665F62">
        <w:t xml:space="preserve"> subsection </w:t>
      </w:r>
      <w:r w:rsidR="006819F8">
        <w:t xml:space="preserve">will </w:t>
      </w:r>
      <w:r w:rsidR="009426A5">
        <w:t>summari</w:t>
      </w:r>
      <w:r w:rsidR="00665F62">
        <w:t>ze</w:t>
      </w:r>
      <w:r w:rsidR="006819F8">
        <w:t xml:space="preserve"> </w:t>
      </w:r>
      <w:r w:rsidR="00665F62">
        <w:t xml:space="preserve">one such problem described by </w:t>
      </w:r>
      <w:r w:rsidR="00665F62">
        <w:fldChar w:fldCharType="begin" w:fldLock="1"/>
      </w:r>
      <w:r w:rsidR="00665F62">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00665F62">
        <w:fldChar w:fldCharType="separate"/>
      </w:r>
      <w:r w:rsidR="00665F62" w:rsidRPr="00151E15">
        <w:rPr>
          <w:noProof/>
        </w:rPr>
        <w:t>Glover, Kochenberger and Du</w:t>
      </w:r>
      <w:r w:rsidR="00665F62">
        <w:rPr>
          <w:noProof/>
        </w:rPr>
        <w:t xml:space="preserve"> (</w:t>
      </w:r>
      <w:r w:rsidR="00665F62" w:rsidRPr="00151E15">
        <w:rPr>
          <w:noProof/>
        </w:rPr>
        <w:t>2019)</w:t>
      </w:r>
      <w:r w:rsidR="00665F62">
        <w:fldChar w:fldCharType="end"/>
      </w:r>
      <w:r w:rsidR="00665F62">
        <w:t xml:space="preserve"> </w:t>
      </w:r>
      <w:r w:rsidR="00151E15">
        <w:t>to</w:t>
      </w:r>
      <w:r w:rsidR="006819F8">
        <w:t xml:space="preserve"> demonstrate the ‘</w:t>
      </w:r>
      <w:r w:rsidR="006819F8" w:rsidRPr="006819F8">
        <w:rPr>
          <w:i/>
          <w:iCs/>
        </w:rPr>
        <w:t>natural</w:t>
      </w:r>
      <w:r w:rsidR="006819F8">
        <w:t>’ QUBO formulation.</w:t>
      </w:r>
    </w:p>
    <w:p w14:paraId="7D31F27C" w14:textId="77777777" w:rsidR="006819F8" w:rsidRDefault="006819F8" w:rsidP="006819F8"/>
    <w:p w14:paraId="2F826FEC" w14:textId="34022D53" w:rsidR="000E24FF" w:rsidRDefault="000435A2" w:rsidP="006819F8">
      <w:pPr>
        <w:pStyle w:val="Heading3"/>
      </w:pPr>
      <w:bookmarkStart w:id="20" w:name="_Toc88229887"/>
      <w:r>
        <w:t>3</w:t>
      </w:r>
      <w:r w:rsidR="00C0642B">
        <w:t>.3.1 Minimum Vertex Cover</w:t>
      </w:r>
      <w:bookmarkEnd w:id="20"/>
    </w:p>
    <w:p w14:paraId="2E9A242C" w14:textId="77777777" w:rsidR="006819F8" w:rsidRPr="006819F8" w:rsidRDefault="006819F8" w:rsidP="006819F8"/>
    <w:p w14:paraId="06FB05B5" w14:textId="026405D8" w:rsidR="00E843BB"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6819F8">
        <w:t xml:space="preserve">. A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w:t>
      </w:r>
      <w:r w:rsidR="006819F8">
        <w:rPr>
          <w:i/>
          <w:iCs/>
        </w:rPr>
        <w:t>V</w:t>
      </w:r>
      <w:r w:rsidR="00151E15">
        <w:t xml:space="preserve"> that </w:t>
      </w:r>
      <w:r w:rsidR="006819F8">
        <w:t xml:space="preserve">covers all </w:t>
      </w:r>
      <w:r w:rsidR="00151E15">
        <w:t>the edges</w:t>
      </w:r>
      <w:r w:rsidR="006819F8">
        <w:t xml:space="preserve">. Figure 2 </w:t>
      </w:r>
      <w:r w:rsidR="00151E15">
        <w:t>demonstrates when a subset is a vertex cover</w:t>
      </w:r>
      <w:r w:rsidR="006819F8">
        <w:t>.</w:t>
      </w:r>
      <w:r w:rsidR="00F85B72">
        <w:t xml:space="preserve"> </w:t>
      </w:r>
      <w:r w:rsidR="009D6539">
        <w:t>The objective is</w:t>
      </w:r>
      <w:r w:rsidR="00F85B72">
        <w:t xml:space="preserve"> to find a vertex cover with the minimum number of vertices.</w:t>
      </w:r>
    </w:p>
    <w:p w14:paraId="3ECA1711" w14:textId="77777777" w:rsidR="00151E15" w:rsidRDefault="00151E15" w:rsidP="00F613E7"/>
    <w:p w14:paraId="7F0FAED6" w14:textId="77777777" w:rsidR="00E843BB" w:rsidRDefault="00E843BB" w:rsidP="00E843BB">
      <w:pPr>
        <w:keepNext/>
        <w:jc w:val="center"/>
      </w:pPr>
      <w:r w:rsidRPr="00E843BB">
        <w:rPr>
          <w:noProof/>
        </w:rPr>
        <w:drawing>
          <wp:inline distT="0" distB="0" distL="0" distR="0" wp14:anchorId="345DAC92" wp14:editId="23EB96F1">
            <wp:extent cx="3549149" cy="2690301"/>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1"/>
                    <a:stretch>
                      <a:fillRect/>
                    </a:stretch>
                  </pic:blipFill>
                  <pic:spPr>
                    <a:xfrm>
                      <a:off x="0" y="0"/>
                      <a:ext cx="3608775" cy="2735498"/>
                    </a:xfrm>
                    <a:prstGeom prst="rect">
                      <a:avLst/>
                    </a:prstGeom>
                  </pic:spPr>
                </pic:pic>
              </a:graphicData>
            </a:graphic>
          </wp:inline>
        </w:drawing>
      </w:r>
    </w:p>
    <w:p w14:paraId="4DFB9696" w14:textId="37D436B6" w:rsidR="002B56C4" w:rsidRPr="00C64ACE" w:rsidRDefault="00E843BB" w:rsidP="00C64ACE">
      <w:pPr>
        <w:pStyle w:val="Caption"/>
        <w:jc w:val="center"/>
        <w:rPr>
          <w:color w:val="000000" w:themeColor="text1"/>
        </w:rPr>
      </w:pPr>
      <w:bookmarkStart w:id="21" w:name="_Toc88229905"/>
      <w:r w:rsidRPr="00E843BB">
        <w:rPr>
          <w:color w:val="000000" w:themeColor="text1"/>
        </w:rPr>
        <w:t xml:space="preserve">Figure </w:t>
      </w:r>
      <w:r w:rsidRPr="00E843BB">
        <w:rPr>
          <w:color w:val="000000" w:themeColor="text1"/>
        </w:rPr>
        <w:fldChar w:fldCharType="begin"/>
      </w:r>
      <w:r w:rsidRPr="00E843BB">
        <w:rPr>
          <w:color w:val="000000" w:themeColor="text1"/>
        </w:rPr>
        <w:instrText xml:space="preserve"> SEQ Figure \* ARABIC </w:instrText>
      </w:r>
      <w:r w:rsidRPr="00E843BB">
        <w:rPr>
          <w:color w:val="000000" w:themeColor="text1"/>
        </w:rPr>
        <w:fldChar w:fldCharType="separate"/>
      </w:r>
      <w:r w:rsidR="0034032E">
        <w:rPr>
          <w:noProof/>
          <w:color w:val="000000" w:themeColor="text1"/>
        </w:rPr>
        <w:t>2</w:t>
      </w:r>
      <w:r w:rsidRPr="00E843BB">
        <w:rPr>
          <w:color w:val="000000" w:themeColor="text1"/>
        </w:rPr>
        <w:fldChar w:fldCharType="end"/>
      </w:r>
      <w:r w:rsidRPr="00E843BB">
        <w:rPr>
          <w:color w:val="000000" w:themeColor="text1"/>
        </w:rPr>
        <w:t xml:space="preserve">: Visual representation of </w:t>
      </w:r>
      <w:r w:rsidR="009D7A12">
        <w:rPr>
          <w:color w:val="000000" w:themeColor="text1"/>
        </w:rPr>
        <w:t>normal</w:t>
      </w:r>
      <w:r w:rsidRPr="00E843BB">
        <w:rPr>
          <w:color w:val="000000" w:themeColor="text1"/>
        </w:rPr>
        <w:t xml:space="preserve"> subsets and a vertex cover.</w:t>
      </w:r>
      <w:bookmarkEnd w:id="21"/>
    </w:p>
    <w:p w14:paraId="0F50CD76" w14:textId="5DC3105D" w:rsidR="00901971" w:rsidRDefault="00901971" w:rsidP="00F613E7"/>
    <w:p w14:paraId="1F57AED5" w14:textId="12224D1A" w:rsidR="00F85B72" w:rsidRPr="00F85B72" w:rsidRDefault="00DF7774" w:rsidP="00F613E7">
      <w:r>
        <w:t>Decision</w:t>
      </w:r>
      <w:r w:rsidR="00F85B72">
        <w:t xml:space="preserve"> vector </w:t>
      </w:r>
      <w:r w:rsidR="00F85B72">
        <w:rPr>
          <w:i/>
          <w:iCs/>
        </w:rPr>
        <w:t>x</w:t>
      </w:r>
      <w:r w:rsidR="00F85B72">
        <w:t xml:space="preserve"> </w:t>
      </w:r>
      <w:r>
        <w:t xml:space="preserve">can be expressed </w:t>
      </w:r>
      <w:r w:rsidR="00F85B72">
        <w:t>in the following way</w:t>
      </w:r>
      <w:r w:rsidR="00335716">
        <w:t>:</w:t>
      </w:r>
      <w:r w:rsidR="00F85B72">
        <w:t xml:space="preserve"> </w:t>
      </w:r>
      <w:r w:rsidR="00335716">
        <w:t>i</w:t>
      </w:r>
      <w:r w:rsidR="00F85B72">
        <w:t>f</w:t>
      </w:r>
      <w:r w:rsidR="00F85B72" w:rsidRPr="00F85B72">
        <w:t xml:space="preserve"> </w:t>
      </w:r>
      <w:r w:rsidR="00F85B72">
        <w:t>vertex</w:t>
      </w:r>
      <w:r w:rsidR="00F85B72" w:rsidRPr="00F85B72">
        <w:t xml:space="preserve"> </w:t>
      </w:r>
      <w:r w:rsidR="00F85B72">
        <w:rPr>
          <w:i/>
          <w:iCs/>
        </w:rPr>
        <w:t>j</w:t>
      </w:r>
      <w:r w:rsidR="00F85B72">
        <w:t xml:space="preserve"> is in the vertex cover x</w:t>
      </w:r>
      <w:r w:rsidR="00F85B72">
        <w:rPr>
          <w:vertAlign w:val="subscript"/>
        </w:rPr>
        <w:t>j</w:t>
      </w:r>
      <w:r w:rsidR="00F85B72">
        <w:t xml:space="preserve"> = 1</w:t>
      </w:r>
      <w:r w:rsidR="00335716">
        <w:t>, o</w:t>
      </w:r>
      <w:r w:rsidR="00F85B72">
        <w:t>therwise</w:t>
      </w:r>
      <w:r w:rsidR="00F85B72" w:rsidRPr="00F85B72">
        <w:t xml:space="preserve"> </w:t>
      </w:r>
      <w:r w:rsidR="00F85B72">
        <w:t>x</w:t>
      </w:r>
      <w:r w:rsidR="00F85B72">
        <w:rPr>
          <w:vertAlign w:val="subscript"/>
        </w:rPr>
        <w:t>j</w:t>
      </w:r>
      <w:r w:rsidR="00F85B72" w:rsidRPr="00F85B72">
        <w:t xml:space="preserve"> = </w:t>
      </w:r>
      <w:r w:rsidR="00F85B72">
        <w:t xml:space="preserve">0. Then </w:t>
      </w:r>
      <w:r w:rsidR="006C21AD">
        <w:t>minimisation</w:t>
      </w:r>
      <w:r w:rsidR="00F85B72">
        <w:t xml:space="preserve"> function before </w:t>
      </w:r>
      <w:r>
        <w:t>penalties are added</w:t>
      </w:r>
      <w:r w:rsidR="00F85B72">
        <w:t xml:space="preserve"> </w:t>
      </w:r>
      <w:r w:rsidR="009D6539">
        <w:t>is</w:t>
      </w:r>
      <w:r w:rsidR="00F85B72">
        <w:t xml:space="preserve"> the sum of all vertices in the cov</w:t>
      </w:r>
      <w:r w:rsidR="009D6539">
        <w:t>er.</w:t>
      </w:r>
    </w:p>
    <w:p w14:paraId="6A070FED" w14:textId="2BFAE6AB" w:rsidR="002B56C4" w:rsidRPr="00F85B72" w:rsidRDefault="002B56C4" w:rsidP="00F613E7"/>
    <w:p w14:paraId="6A62E0C7" w14:textId="3200B58A" w:rsidR="00952ABE" w:rsidRPr="00952ABE" w:rsidRDefault="00CC3AD1" w:rsidP="007F70BC">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x∈</m:t>
              </m:r>
              <m:sSup>
                <m:sSupPr>
                  <m:ctrlPr>
                    <w:rPr>
                      <w:rFonts w:ascii="Cambria Math" w:hAnsi="Cambria Math"/>
                      <w:i/>
                      <w:lang w:val="ru-RU"/>
                    </w:rPr>
                  </m:ctrlPr>
                </m:sSupPr>
                <m:e>
                  <m:d>
                    <m:dPr>
                      <m:begChr m:val="{"/>
                      <m:endChr m:val="}"/>
                      <m:ctrlPr>
                        <w:rPr>
                          <w:rFonts w:ascii="Cambria Math" w:hAnsi="Cambria Math"/>
                          <w:i/>
                          <w:lang w:val="ru-RU"/>
                        </w:rPr>
                      </m:ctrlPr>
                    </m:dPr>
                    <m:e>
                      <m:r>
                        <w:rPr>
                          <w:rFonts w:ascii="Cambria Math" w:hAnsi="Cambria Math"/>
                          <w:lang w:val="ru-RU"/>
                        </w:rPr>
                        <m:t>0,1</m:t>
                      </m:r>
                    </m:e>
                  </m:d>
                </m:e>
                <m:sup>
                  <m:r>
                    <w:rPr>
                      <w:rFonts w:ascii="Cambria Math" w:hAnsi="Cambria Math"/>
                      <w:lang w:val="ru-RU"/>
                    </w:rPr>
                    <m:t>n</m:t>
                  </m:r>
                </m:sup>
              </m:sSup>
              <m:r>
                <w:rPr>
                  <w:rFonts w:ascii="Cambria Math" w:hAnsi="Cambria Math"/>
                  <w:lang w:val="ru-RU"/>
                </w:rPr>
                <m:t>#</m:t>
              </m:r>
              <m:d>
                <m:dPr>
                  <m:ctrlPr>
                    <w:rPr>
                      <w:rFonts w:ascii="Cambria Math" w:hAnsi="Cambria Math"/>
                      <w:i/>
                      <w:lang w:val="ru-RU"/>
                    </w:rPr>
                  </m:ctrlPr>
                </m:dPr>
                <m:e>
                  <m:r>
                    <w:rPr>
                      <w:rFonts w:ascii="Cambria Math" w:hAnsi="Cambria Math"/>
                      <w:lang w:val="ru-RU"/>
                    </w:rPr>
                    <m:t>3.8</m:t>
                  </m:r>
                </m:e>
              </m:d>
            </m:e>
          </m:eqArr>
        </m:oMath>
      </m:oMathPara>
    </w:p>
    <w:p w14:paraId="2BFB1309" w14:textId="5A77C20F"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287C2741" w:rsidR="006854F6" w:rsidRPr="009056DC" w:rsidRDefault="007F70BC" w:rsidP="00F613E7">
      <w:r>
        <w:t>To get a feasible solution, all the edges</w:t>
      </w:r>
      <w:r w:rsidR="001A4D0D">
        <w:t xml:space="preserve"> need to be covered</w:t>
      </w:r>
      <w:r>
        <w:t xml:space="preserve">. </w:t>
      </w:r>
      <w:r w:rsidR="009D6539">
        <w:t>In other words,</w:t>
      </w:r>
      <w:r>
        <w:t xml:space="preserve"> every edge should have at least </w:t>
      </w:r>
      <w:r w:rsidR="004F37C8">
        <w:t>one</w:t>
      </w:r>
      <w:r>
        <w:t xml:space="preserve"> vertex that belongs to the vertex cover. </w:t>
      </w:r>
    </w:p>
    <w:p w14:paraId="69211245" w14:textId="206CEF42" w:rsidR="009C2903" w:rsidRPr="00AC3B16" w:rsidRDefault="009C2903" w:rsidP="00F613E7"/>
    <w:p w14:paraId="6C0B88F0" w14:textId="231CCB6C" w:rsidR="00952ABE" w:rsidRPr="00952ABE" w:rsidRDefault="00CC3AD1" w:rsidP="00F613E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i,j)∈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d>
                <m:dPr>
                  <m:ctrlPr>
                    <w:rPr>
                      <w:rFonts w:ascii="Cambria Math" w:hAnsi="Cambria Math"/>
                      <w:i/>
                      <w:lang w:val="ru-RU"/>
                    </w:rPr>
                  </m:ctrlPr>
                </m:dPr>
                <m:e>
                  <m:r>
                    <w:rPr>
                      <w:rFonts w:ascii="Cambria Math" w:hAnsi="Cambria Math"/>
                      <w:lang w:val="ru-RU"/>
                    </w:rPr>
                    <m:t>3.9</m:t>
                  </m:r>
                </m:e>
              </m:d>
            </m:e>
          </m:eqArr>
        </m:oMath>
      </m:oMathPara>
    </w:p>
    <w:p w14:paraId="2C930D2B" w14:textId="77777777" w:rsidR="009056DC" w:rsidRDefault="009056DC" w:rsidP="00F613E7">
      <w:pPr>
        <w:rPr>
          <w:lang w:val="ru-RU"/>
        </w:rPr>
      </w:pPr>
    </w:p>
    <w:p w14:paraId="16BA65F3" w14:textId="0F4C6CE6" w:rsidR="009C2903" w:rsidRDefault="006854F6" w:rsidP="00F613E7">
      <w:r>
        <w:lastRenderedPageBreak/>
        <w:t xml:space="preserve">Table 1 contains a penalty equivalent to this </w:t>
      </w:r>
      <w:r w:rsidR="004F37C8">
        <w:t>constraint</w:t>
      </w:r>
      <w:r w:rsidR="001A4D0D">
        <w:t xml:space="preserve">. It is used </w:t>
      </w:r>
      <w:r w:rsidR="005A1ED3">
        <w:t xml:space="preserve">to </w:t>
      </w:r>
      <w:r>
        <w:t xml:space="preserve">make the following </w:t>
      </w:r>
      <w:r w:rsidR="006C21AD">
        <w:t>minimisation</w:t>
      </w:r>
      <w:r>
        <w:t xml:space="preserve"> function</w:t>
      </w:r>
      <w:r w:rsidR="00E916C7">
        <w:t>:</w:t>
      </w:r>
    </w:p>
    <w:p w14:paraId="3CC7D98A" w14:textId="77777777" w:rsidR="00952ABE" w:rsidRPr="004F37C8" w:rsidRDefault="00952ABE" w:rsidP="00F613E7"/>
    <w:p w14:paraId="636FC472" w14:textId="59F15614" w:rsidR="00952ABE" w:rsidRPr="00952ABE" w:rsidRDefault="00CC3AD1" w:rsidP="00F613E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m:t>
              </m:r>
              <m:nary>
                <m:naryPr>
                  <m:chr m:val="∑"/>
                  <m:limLoc m:val="undOvr"/>
                  <m:supHide m:val="1"/>
                  <m:ctrlPr>
                    <w:rPr>
                      <w:rFonts w:ascii="Cambria Math" w:hAnsi="Cambria Math"/>
                      <w:i/>
                      <w:lang w:val="ru-RU"/>
                    </w:rPr>
                  </m:ctrlPr>
                </m:naryPr>
                <m:sub>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t>
              </m:r>
              <m:d>
                <m:dPr>
                  <m:ctrlPr>
                    <w:rPr>
                      <w:rFonts w:ascii="Cambria Math" w:hAnsi="Cambria Math"/>
                      <w:i/>
                      <w:lang w:val="ru-RU"/>
                    </w:rPr>
                  </m:ctrlPr>
                </m:dPr>
                <m:e>
                  <m:r>
                    <w:rPr>
                      <w:rFonts w:ascii="Cambria Math" w:hAnsi="Cambria Math"/>
                      <w:lang w:val="ru-RU"/>
                    </w:rPr>
                    <m:t>3.10</m:t>
                  </m:r>
                </m:e>
              </m:d>
            </m:e>
          </m:eqArr>
        </m:oMath>
      </m:oMathPara>
    </w:p>
    <w:p w14:paraId="4D45EF9D" w14:textId="05A7A4F1" w:rsidR="00F86207" w:rsidRDefault="00F86207" w:rsidP="00F613E7">
      <w:pPr>
        <w:rPr>
          <w:lang w:val="ru-RU"/>
        </w:rPr>
      </w:pPr>
    </w:p>
    <w:p w14:paraId="77E0B65E" w14:textId="7237E4A2"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6C21AD">
        <w:t>optimisation</w:t>
      </w:r>
      <w:r>
        <w:t xml:space="preserve">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385799BF" w:rsidR="00F86207" w:rsidRPr="00E72BE5" w:rsidRDefault="000435A2" w:rsidP="00C0642B">
      <w:pPr>
        <w:pStyle w:val="Heading3"/>
        <w:rPr>
          <w:rFonts w:eastAsiaTheme="minorEastAsia"/>
        </w:rPr>
      </w:pPr>
      <w:bookmarkStart w:id="22" w:name="_Toc88229888"/>
      <w:r>
        <w:rPr>
          <w:rFonts w:eastAsiaTheme="minorEastAsia"/>
        </w:rPr>
        <w:t>3</w:t>
      </w:r>
      <w:r w:rsidR="00C0642B" w:rsidRPr="00E72BE5">
        <w:rPr>
          <w:rFonts w:eastAsiaTheme="minorEastAsia"/>
        </w:rPr>
        <w:t xml:space="preserve">.3.2 </w:t>
      </w:r>
      <w:r w:rsidR="00C0642B">
        <w:rPr>
          <w:rFonts w:eastAsiaTheme="minorEastAsia"/>
        </w:rPr>
        <w:t>Example</w:t>
      </w:r>
      <w:r w:rsidR="00C0642B" w:rsidRPr="00E72BE5">
        <w:rPr>
          <w:rFonts w:eastAsiaTheme="minorEastAsia"/>
        </w:rPr>
        <w:t xml:space="preserve"> </w:t>
      </w:r>
      <w:r w:rsidR="00C0642B">
        <w:rPr>
          <w:rFonts w:eastAsiaTheme="minorEastAsia"/>
        </w:rPr>
        <w:t>Solution</w:t>
      </w:r>
      <w:bookmarkEnd w:id="22"/>
    </w:p>
    <w:p w14:paraId="54F31CD8" w14:textId="10ECA7E0" w:rsidR="00F86207" w:rsidRDefault="00F86207" w:rsidP="00F613E7">
      <w:pPr>
        <w:rPr>
          <w:rFonts w:eastAsiaTheme="minorEastAsia"/>
        </w:rPr>
      </w:pPr>
    </w:p>
    <w:p w14:paraId="61F0FD56" w14:textId="1523F3B7" w:rsidR="0073636D" w:rsidRPr="00E72BE5" w:rsidRDefault="0073636D" w:rsidP="00F613E7">
      <w:pPr>
        <w:rPr>
          <w:rFonts w:eastAsiaTheme="minorEastAsia"/>
        </w:rPr>
      </w:pPr>
      <w:r>
        <w:rPr>
          <w:rFonts w:eastAsiaTheme="minorEastAsia"/>
        </w:rPr>
        <w:t xml:space="preserve">MVC </w:t>
      </w:r>
      <w:r w:rsidR="00407691">
        <w:rPr>
          <w:rFonts w:eastAsiaTheme="minorEastAsia"/>
        </w:rPr>
        <w:t>to be solved is shown</w:t>
      </w:r>
      <w:r>
        <w:rPr>
          <w:rFonts w:eastAsiaTheme="minorEastAsia"/>
        </w:rPr>
        <w:t xml:space="preserve"> </w:t>
      </w:r>
      <w:r w:rsidR="006C21AD">
        <w:rPr>
          <w:rFonts w:eastAsiaTheme="minorEastAsia"/>
        </w:rPr>
        <w:t>in</w:t>
      </w:r>
      <w:r>
        <w:rPr>
          <w:rFonts w:eastAsiaTheme="minorEastAsia"/>
        </w:rPr>
        <w:t xml:space="preserve"> Figure 3.</w:t>
      </w:r>
    </w:p>
    <w:p w14:paraId="48697B7D" w14:textId="11B34201" w:rsidR="00E843BB" w:rsidRDefault="00E843BB" w:rsidP="00F613E7"/>
    <w:p w14:paraId="04B9A13D" w14:textId="77777777" w:rsidR="0034032E" w:rsidRDefault="00E843BB" w:rsidP="0034032E">
      <w:pPr>
        <w:keepNext/>
        <w:jc w:val="center"/>
      </w:pPr>
      <w:r w:rsidRPr="00E843BB">
        <w:rPr>
          <w:noProof/>
        </w:rPr>
        <w:drawing>
          <wp:inline distT="0" distB="0" distL="0" distR="0" wp14:anchorId="6E2AB1A9" wp14:editId="0770695E">
            <wp:extent cx="1223645" cy="1746964"/>
            <wp:effectExtent l="0" t="0" r="0" b="0"/>
            <wp:docPr id="40" name="Picture 40"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low confidence"/>
                    <pic:cNvPicPr/>
                  </pic:nvPicPr>
                  <pic:blipFill>
                    <a:blip r:embed="rId12"/>
                    <a:stretch>
                      <a:fillRect/>
                    </a:stretch>
                  </pic:blipFill>
                  <pic:spPr>
                    <a:xfrm>
                      <a:off x="0" y="0"/>
                      <a:ext cx="1236402" cy="1765177"/>
                    </a:xfrm>
                    <a:prstGeom prst="rect">
                      <a:avLst/>
                    </a:prstGeom>
                  </pic:spPr>
                </pic:pic>
              </a:graphicData>
            </a:graphic>
          </wp:inline>
        </w:drawing>
      </w:r>
    </w:p>
    <w:p w14:paraId="24F7E0CE" w14:textId="4C73AC00" w:rsidR="00E843BB" w:rsidRPr="0034032E" w:rsidRDefault="0034032E" w:rsidP="0034032E">
      <w:pPr>
        <w:pStyle w:val="Caption"/>
        <w:jc w:val="center"/>
        <w:rPr>
          <w:color w:val="000000" w:themeColor="text1"/>
        </w:rPr>
      </w:pPr>
      <w:bookmarkStart w:id="23" w:name="_Toc88229906"/>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3</w:t>
      </w:r>
      <w:r w:rsidRPr="0034032E">
        <w:rPr>
          <w:color w:val="000000" w:themeColor="text1"/>
        </w:rPr>
        <w:fldChar w:fldCharType="end"/>
      </w:r>
      <w:r w:rsidRPr="0034032E">
        <w:rPr>
          <w:color w:val="000000" w:themeColor="text1"/>
        </w:rPr>
        <w:t>: Example MVC graph.</w:t>
      </w:r>
      <w:bookmarkEnd w:id="23"/>
    </w:p>
    <w:p w14:paraId="2B67A91C" w14:textId="50F510DA" w:rsidR="000618C7" w:rsidRPr="0034032E" w:rsidRDefault="000618C7" w:rsidP="00F613E7"/>
    <w:p w14:paraId="54979615" w14:textId="2DA575A2" w:rsidR="00B66672" w:rsidRPr="00AD5975" w:rsidRDefault="00AD5975" w:rsidP="00E916C7">
      <w:r>
        <w:t>Using</w:t>
      </w:r>
      <w:r w:rsidRPr="00AD5975">
        <w:t xml:space="preserve"> </w:t>
      </w:r>
      <w:r w:rsidR="005A1ED3">
        <w:t>Equation 3.10</w:t>
      </w:r>
      <w:r w:rsidRPr="00AD5975">
        <w:t>,</w:t>
      </w:r>
      <w:r w:rsidR="00BC3198">
        <w:t xml:space="preserve"> this problem can be expressed and then transformed in the following way</w:t>
      </w:r>
      <w:r>
        <w:t>:</w:t>
      </w:r>
    </w:p>
    <w:p w14:paraId="6F848A9E" w14:textId="10BE89D0" w:rsidR="0070127D" w:rsidRPr="00AD5975" w:rsidRDefault="0070127D" w:rsidP="00E916C7"/>
    <w:p w14:paraId="5E9DA7C6" w14:textId="613A4632" w:rsidR="00952ABE" w:rsidRPr="00952ABE" w:rsidRDefault="00CC3AD1" w:rsidP="00E916C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3.11</m:t>
                  </m:r>
                </m:e>
              </m:d>
            </m:e>
          </m:eqAr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E710CDD" w14:textId="32075938" w:rsidR="00952ABE" w:rsidRPr="00952ABE" w:rsidRDefault="00CC3AD1"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2</m:t>
                  </m:r>
                </m:e>
              </m:d>
            </m:e>
          </m:eqArr>
        </m:oMath>
      </m:oMathPara>
    </w:p>
    <w:p w14:paraId="5233F08D" w14:textId="083EA590" w:rsidR="0070127D" w:rsidRPr="00AD5975" w:rsidRDefault="00191793" w:rsidP="00E916C7">
      <w:pPr>
        <w:rPr>
          <w:rFonts w:eastAsiaTheme="minorEastAsia"/>
          <w:lang w:val="ru-RU"/>
        </w:rPr>
      </w:pPr>
      <m:oMathPara>
        <m:oMath>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AB09A8B" w:rsidR="004948D7" w:rsidRDefault="00AD5975" w:rsidP="00E916C7">
      <w:r>
        <w:t xml:space="preserve">If the constant </w:t>
      </w:r>
      <w:r>
        <w:rPr>
          <w:i/>
          <w:iCs/>
        </w:rPr>
        <w:t>6M</w:t>
      </w:r>
      <w:r>
        <w:t xml:space="preserve">, which </w:t>
      </w:r>
      <w:r w:rsidR="00665F62">
        <w:t>does not affect</w:t>
      </w:r>
      <w:r>
        <w:t xml:space="preserve"> </w:t>
      </w:r>
      <w:r w:rsidR="006C21AD">
        <w:t>optimisation</w:t>
      </w:r>
      <w:r>
        <w:t xml:space="preserve">, </w:t>
      </w:r>
      <w:r w:rsidR="00BC3198">
        <w:t xml:space="preserve">is removed </w:t>
      </w:r>
      <w:r w:rsidR="0073636D">
        <w:t xml:space="preserve">and (3.12) </w:t>
      </w:r>
      <w:r w:rsidR="00BC3198">
        <w:t xml:space="preserve">is represented </w:t>
      </w:r>
      <w:r w:rsidR="0073636D">
        <w:t xml:space="preserve">using matrixes, </w:t>
      </w:r>
      <w:r>
        <w:t>the following QUBO</w:t>
      </w:r>
      <w:r w:rsidR="00BC3198">
        <w:t xml:space="preserve"> is formed</w:t>
      </w:r>
      <w:r>
        <w:t>:</w:t>
      </w:r>
    </w:p>
    <w:p w14:paraId="0574C682" w14:textId="77777777" w:rsidR="00AD5975" w:rsidRPr="00AD5975" w:rsidRDefault="00AD5975" w:rsidP="00E916C7"/>
    <w:p w14:paraId="125AEC4B" w14:textId="2AEDD0B7" w:rsidR="00952ABE" w:rsidRPr="00952ABE" w:rsidRDefault="00CC3AD1"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r>
                <w:rPr>
                  <w:rFonts w:ascii="Cambria Math" w:hAnsi="Cambria Math"/>
                  <w:lang w:val="ru-RU"/>
                </w:rPr>
                <m:t>x#</m:t>
              </m:r>
              <m:d>
                <m:dPr>
                  <m:ctrlPr>
                    <w:rPr>
                      <w:rFonts w:ascii="Cambria Math" w:eastAsiaTheme="minorEastAsia" w:hAnsi="Cambria Math"/>
                      <w:i/>
                      <w:lang w:val="ru-RU"/>
                    </w:rPr>
                  </m:ctrlPr>
                </m:dPr>
                <m:e>
                  <m:r>
                    <w:rPr>
                      <w:rFonts w:ascii="Cambria Math" w:eastAsiaTheme="minorEastAsia" w:hAnsi="Cambria Math"/>
                      <w:lang w:val="ru-RU"/>
                    </w:rPr>
                    <m:t>3.13</m:t>
                  </m:r>
                </m:e>
              </m:d>
              <m:ctrlPr>
                <w:rPr>
                  <w:rFonts w:ascii="Cambria Math" w:hAnsi="Cambria Math"/>
                  <w:i/>
                  <w:lang w:val="ru-RU"/>
                </w:rPr>
              </m:ctrlPr>
            </m:e>
          </m:eqArr>
        </m:oMath>
      </m:oMathPara>
    </w:p>
    <w:p w14:paraId="305EB91A" w14:textId="77777777" w:rsidR="00AD5975" w:rsidRDefault="00AD5975" w:rsidP="00F613E7"/>
    <w:p w14:paraId="3A0AE66D" w14:textId="5C2C12F4" w:rsidR="004948D7" w:rsidRDefault="0073636D" w:rsidP="00F613E7">
      <w:r>
        <w:t>By</w:t>
      </w:r>
      <w:r w:rsidR="000C2417">
        <w:t xml:space="preserve"> assign</w:t>
      </w:r>
      <w:r>
        <w:t>ing</w:t>
      </w:r>
      <w:r w:rsidR="000C2417">
        <w:t xml:space="preserve"> an arbitrary value of 8 to the </w:t>
      </w:r>
      <w:r w:rsidR="000C2417">
        <w:rPr>
          <w:i/>
          <w:iCs/>
        </w:rPr>
        <w:t>M</w:t>
      </w:r>
      <w:r>
        <w:t>, we</w:t>
      </w:r>
      <w:r w:rsidR="000C2417">
        <w:t xml:space="preserve"> get the</w:t>
      </w:r>
      <w:r w:rsidR="004948D7">
        <w:t xml:space="preserve"> following solution:</w:t>
      </w:r>
    </w:p>
    <w:p w14:paraId="21DFF395" w14:textId="77777777" w:rsidR="0073636D" w:rsidRDefault="0073636D" w:rsidP="00F613E7"/>
    <w:p w14:paraId="2FD4B833" w14:textId="1E8B4EB1" w:rsidR="0034032E" w:rsidRPr="00952ABE" w:rsidRDefault="00CC3AD1" w:rsidP="00F613E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3,5</m:t>
                  </m:r>
                </m:e>
              </m:d>
              <m:r>
                <w:rPr>
                  <w:rFonts w:ascii="Cambria Math" w:hAnsi="Cambria Math"/>
                  <w:lang w:val="ru-RU"/>
                </w:rPr>
                <m:t xml:space="preserve">, y=-45, </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4</m:t>
                  </m:r>
                </m:e>
              </m:d>
              <m:ctrlPr>
                <w:rPr>
                  <w:rFonts w:ascii="Cambria Math" w:hAnsi="Cambria Math"/>
                  <w:i/>
                  <w:lang w:val="ru-RU"/>
                </w:rPr>
              </m:ctrlPr>
            </m:e>
          </m:eqArr>
        </m:oMath>
      </m:oMathPara>
    </w:p>
    <w:p w14:paraId="620739DA" w14:textId="77777777" w:rsidR="0034032E" w:rsidRDefault="0034032E" w:rsidP="0034032E">
      <w:pPr>
        <w:keepNext/>
        <w:jc w:val="center"/>
      </w:pPr>
      <w:r w:rsidRPr="0034032E">
        <w:rPr>
          <w:noProof/>
        </w:rPr>
        <w:drawing>
          <wp:inline distT="0" distB="0" distL="0" distR="0" wp14:anchorId="089CB161" wp14:editId="7B7DDF47">
            <wp:extent cx="954032" cy="1496961"/>
            <wp:effectExtent l="0" t="0" r="0" b="0"/>
            <wp:docPr id="41" name="Picture 41"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stethoscope&#10;&#10;Description automatically generated with medium confidence"/>
                    <pic:cNvPicPr/>
                  </pic:nvPicPr>
                  <pic:blipFill>
                    <a:blip r:embed="rId13"/>
                    <a:stretch>
                      <a:fillRect/>
                    </a:stretch>
                  </pic:blipFill>
                  <pic:spPr>
                    <a:xfrm>
                      <a:off x="0" y="0"/>
                      <a:ext cx="954032" cy="1496961"/>
                    </a:xfrm>
                    <a:prstGeom prst="rect">
                      <a:avLst/>
                    </a:prstGeom>
                  </pic:spPr>
                </pic:pic>
              </a:graphicData>
            </a:graphic>
          </wp:inline>
        </w:drawing>
      </w:r>
    </w:p>
    <w:p w14:paraId="393EE503" w14:textId="07A7B4F4" w:rsidR="0034032E" w:rsidRDefault="0034032E" w:rsidP="00952ABE">
      <w:pPr>
        <w:pStyle w:val="Caption"/>
        <w:jc w:val="center"/>
        <w:rPr>
          <w:color w:val="000000" w:themeColor="text1"/>
        </w:rPr>
      </w:pPr>
      <w:bookmarkStart w:id="24" w:name="_Toc88229907"/>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4</w:t>
      </w:r>
      <w:r w:rsidRPr="0034032E">
        <w:rPr>
          <w:color w:val="000000" w:themeColor="text1"/>
        </w:rPr>
        <w:fldChar w:fldCharType="end"/>
      </w:r>
      <w:r w:rsidRPr="0034032E">
        <w:rPr>
          <w:color w:val="000000" w:themeColor="text1"/>
        </w:rPr>
        <w:t>: A solution to the example MVC.</w:t>
      </w:r>
      <w:bookmarkEnd w:id="24"/>
    </w:p>
    <w:p w14:paraId="47D5B993" w14:textId="77777777" w:rsidR="0073636D" w:rsidRPr="0073636D" w:rsidRDefault="0073636D" w:rsidP="0073636D"/>
    <w:p w14:paraId="49040152" w14:textId="31C72E02" w:rsidR="000E24FF" w:rsidRPr="00470BD3" w:rsidRDefault="000435A2" w:rsidP="005F509F">
      <w:pPr>
        <w:pStyle w:val="Heading2"/>
      </w:pPr>
      <w:bookmarkStart w:id="25" w:name="_Toc88229889"/>
      <w:r>
        <w:t>3</w:t>
      </w:r>
      <w:r w:rsidR="005F509F">
        <w:t>.</w:t>
      </w:r>
      <w:r w:rsidR="000E24FF">
        <w:t xml:space="preserve">4 </w:t>
      </w:r>
      <w:r w:rsidR="00841B78">
        <w:t>Non-Natural</w:t>
      </w:r>
      <w:r w:rsidR="000E24FF">
        <w:t xml:space="preserve"> QUBO Formulation</w:t>
      </w:r>
      <w:r w:rsidR="00470BD3" w:rsidRPr="00470BD3">
        <w:t xml:space="preserve"> </w:t>
      </w:r>
      <w:r w:rsidR="00470BD3">
        <w:t>and Slack Variables</w:t>
      </w:r>
      <w:bookmarkEnd w:id="25"/>
    </w:p>
    <w:p w14:paraId="2B03B8D9" w14:textId="491E43AA" w:rsidR="00841B78" w:rsidRDefault="00841B78" w:rsidP="00841B78"/>
    <w:p w14:paraId="64F7A8A0" w14:textId="1F497EB6" w:rsidR="00195EF9" w:rsidRPr="00195EF9" w:rsidRDefault="00195EF9" w:rsidP="00195EF9">
      <w:r>
        <w:t>Not all CO problems have a natural QUBO formulation</w:t>
      </w:r>
      <w:r w:rsidR="006C21AD">
        <w:t>,</w:t>
      </w:r>
      <w:r w:rsidR="0073636D">
        <w:t xml:space="preserve"> and equivalent </w:t>
      </w:r>
      <w:r>
        <w:t xml:space="preserve">penalties for some </w:t>
      </w:r>
      <w:r w:rsidR="0026495D">
        <w:t>constraints</w:t>
      </w:r>
      <w:r>
        <w:t xml:space="preserve"> </w:t>
      </w:r>
      <w:r w:rsidR="0073636D">
        <w:t>are</w:t>
      </w:r>
      <w:r>
        <w:t xml:space="preserve"> </w:t>
      </w:r>
      <w:r w:rsidR="0073636D">
        <w:t>unknown</w:t>
      </w:r>
      <w:r>
        <w:t xml:space="preserve">. Such problems can be formulated in QUBO too. In the first part of this subsection, we will </w:t>
      </w:r>
      <w:r w:rsidR="00F76A1D">
        <w:t>show</w:t>
      </w:r>
      <w:r>
        <w:t xml:space="preserve"> a general approach to QUBO formulation. </w:t>
      </w:r>
      <w:r w:rsidR="00AC3B16">
        <w:t>The</w:t>
      </w:r>
      <w:r>
        <w:t xml:space="preserve"> second part will </w:t>
      </w:r>
      <w:r w:rsidR="00F76A1D">
        <w:t>focus on</w:t>
      </w:r>
      <w:r>
        <w:t xml:space="preserve"> how inequality constraint</w:t>
      </w:r>
      <w:r w:rsidR="0073636D">
        <w:t>s</w:t>
      </w:r>
      <w:r>
        <w:t xml:space="preserve"> can be expressed as quadratic penalt</w:t>
      </w:r>
      <w:r w:rsidR="0073636D">
        <w:t>ies</w:t>
      </w:r>
      <w:r>
        <w:t xml:space="preserve"> by introducing slack variables. Both </w:t>
      </w:r>
      <w:r w:rsidR="00F76A1D">
        <w:t xml:space="preserve">the general approach and the slack variables </w:t>
      </w:r>
      <w:r w:rsidR="0073636D">
        <w:t>have been</w:t>
      </w:r>
      <w:r>
        <w:t xml:space="preserve">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991631B" w:rsidR="00195EF9" w:rsidRDefault="000922CF" w:rsidP="00195EF9">
      <w:pPr>
        <w:pStyle w:val="Heading3"/>
      </w:pPr>
      <w:bookmarkStart w:id="26" w:name="_Toc88229890"/>
      <w:r>
        <w:t>3</w:t>
      </w:r>
      <w:r w:rsidR="00793697" w:rsidRPr="00195EF9">
        <w:t xml:space="preserve">.4.1 </w:t>
      </w:r>
      <w:r w:rsidR="00A645D6">
        <w:t>QUBO Formulation</w:t>
      </w:r>
      <w:bookmarkEnd w:id="26"/>
    </w:p>
    <w:p w14:paraId="3B13A62A" w14:textId="11216DF1" w:rsidR="00195EF9" w:rsidRDefault="00195EF9" w:rsidP="00195EF9"/>
    <w:p w14:paraId="49627E3C" w14:textId="158858AD" w:rsidR="00195EF9" w:rsidRDefault="00195EF9" w:rsidP="00195EF9">
      <w:r>
        <w:t>Consider</w:t>
      </w:r>
      <w:r w:rsidRPr="00195EF9">
        <w:t xml:space="preserve"> </w:t>
      </w:r>
      <w:r w:rsidR="004A3770">
        <w:t xml:space="preserve">a </w:t>
      </w:r>
      <w:r>
        <w:t xml:space="preserve">constrained </w:t>
      </w:r>
      <w:r w:rsidR="006C21AD">
        <w:t>minimisation</w:t>
      </w:r>
      <w:r>
        <w:t xml:space="preserve"> problem</w:t>
      </w:r>
      <w:r w:rsidR="004A3770">
        <w:t>. Without quadratic penalties</w:t>
      </w:r>
      <w:r w:rsidR="00C17D0B">
        <w:t>,</w:t>
      </w:r>
      <w:r w:rsidR="004A3770">
        <w:t xml:space="preserve"> it will have the following form:</w:t>
      </w:r>
    </w:p>
    <w:p w14:paraId="04532323" w14:textId="77777777" w:rsidR="000922CF" w:rsidRDefault="000922CF" w:rsidP="00195EF9"/>
    <w:p w14:paraId="2625FA5F" w14:textId="10BC3F0E" w:rsidR="000922CF" w:rsidRPr="000922CF" w:rsidRDefault="00CC3AD1" w:rsidP="000922CF">
      <w:pPr>
        <w:jc w:val="cente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 xml:space="preserve">x∈ </m:t>
              </m:r>
              <m:sSup>
                <m:sSupPr>
                  <m:ctrlPr>
                    <w:rPr>
                      <w:rFonts w:ascii="Cambria Math" w:hAnsi="Cambria Math"/>
                      <w:i/>
                      <w:lang w:val="ru-RU"/>
                    </w:rPr>
                  </m:ctrlPr>
                </m:sSupPr>
                <m:e>
                  <m:d>
                    <m:dPr>
                      <m:begChr m:val="{"/>
                      <m:endChr m:val="}"/>
                      <m:ctrlPr>
                        <w:rPr>
                          <w:rFonts w:ascii="Cambria Math" w:hAnsi="Cambria Math"/>
                          <w:i/>
                          <w:lang w:val="ru-RU"/>
                        </w:rPr>
                      </m:ctrlPr>
                    </m:dPr>
                    <m:e>
                      <m:r>
                        <w:rPr>
                          <w:rFonts w:ascii="Cambria Math" w:hAnsi="Cambria Math"/>
                          <w:lang w:val="ru-RU"/>
                        </w:rPr>
                        <m:t>0,1</m:t>
                      </m:r>
                    </m:e>
                  </m:d>
                </m:e>
                <m:sup>
                  <m:r>
                    <w:rPr>
                      <w:rFonts w:ascii="Cambria Math" w:hAnsi="Cambria Math"/>
                      <w:lang w:val="ru-RU"/>
                    </w:rPr>
                    <m:t>n</m:t>
                  </m:r>
                </m:sup>
              </m:sSup>
              <m:r>
                <w:rPr>
                  <w:rFonts w:ascii="Cambria Math" w:hAnsi="Cambria Math"/>
                  <w:lang w:val="ru-RU"/>
                </w:rPr>
                <m:t>#</m:t>
              </m:r>
              <m:d>
                <m:dPr>
                  <m:ctrlPr>
                    <w:rPr>
                      <w:rFonts w:ascii="Cambria Math" w:hAnsi="Cambria Math"/>
                      <w:i/>
                      <w:lang w:val="ru-RU"/>
                    </w:rPr>
                  </m:ctrlPr>
                </m:dPr>
                <m:e>
                  <m:r>
                    <w:rPr>
                      <w:rFonts w:ascii="Cambria Math" w:hAnsi="Cambria Math"/>
                      <w:lang w:val="ru-RU"/>
                    </w:rPr>
                    <m:t>3.15</m:t>
                  </m:r>
                </m:e>
              </m:d>
            </m:e>
          </m:eqArr>
        </m:oMath>
      </m:oMathPara>
    </w:p>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638650C6" w14:textId="05D6EDF4" w:rsidR="004A3770" w:rsidRDefault="004A3770" w:rsidP="00195EF9">
      <w:pPr>
        <w:rPr>
          <w:rFonts w:eastAsiaTheme="minorEastAsia"/>
        </w:rPr>
      </w:pPr>
    </w:p>
    <w:p w14:paraId="6DBB123B" w14:textId="13F1BF54" w:rsidR="00C17D0B" w:rsidRPr="000922CF" w:rsidRDefault="0026495D" w:rsidP="00A645D6">
      <w:pPr>
        <w:rPr>
          <w:rFonts w:eastAsiaTheme="minorEastAsia"/>
          <w:i/>
        </w:rPr>
      </w:pPr>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 xml:space="preserve">If the </w:t>
      </w:r>
      <w:r w:rsidR="001B00FD">
        <w:t>constraints</w:t>
      </w:r>
      <w:r w:rsidR="004A3770">
        <w:t xml:space="preserve"> consist of integers, they can be </w:t>
      </w:r>
      <w:r w:rsidR="000922CF">
        <w:t>expressed</w:t>
      </w:r>
      <w:r w:rsidR="004A3770">
        <w:t xml:space="preserve"> as</w:t>
      </w:r>
      <w:r w:rsidR="00C17D0B">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665F62">
        <w:rPr>
          <w:rFonts w:eastAsiaTheme="minorEastAsia"/>
        </w:rPr>
        <w:t xml:space="preserve">, which </w:t>
      </w:r>
      <w:r w:rsidR="001B00FD">
        <w:t xml:space="preserve">is </w:t>
      </w:r>
      <w:r w:rsidR="00C17D0B">
        <w:t xml:space="preserve">explained in </w:t>
      </w:r>
      <w:r w:rsidR="00F76A1D">
        <w:t xml:space="preserve">(3.4.2). </w:t>
      </w:r>
      <w:r w:rsidR="00C17D0B">
        <w:t>Then</w:t>
      </w:r>
      <w:r w:rsidR="00F76A1D">
        <w:t>,</w:t>
      </w:r>
      <w:r w:rsidR="00C17D0B">
        <w:t xml:space="preserve"> the</w:t>
      </w:r>
      <w:r w:rsidR="00F76A1D">
        <w:t xml:space="preserve"> quadratic</w:t>
      </w:r>
      <w:r w:rsidR="00C17D0B">
        <w:t xml:space="preserve"> penalt</w:t>
      </w:r>
      <w:r w:rsidR="000922CF">
        <w:t>y</w:t>
      </w:r>
      <w:r w:rsidR="00C17D0B">
        <w:t xml:space="preserve"> </w:t>
      </w:r>
      <w:r w:rsidR="00F76A1D">
        <w:t>added</w:t>
      </w:r>
      <w:r w:rsidR="00C17D0B">
        <w:t xml:space="preserve"> to the original objective function </w:t>
      </w:r>
      <w:r w:rsidR="000922CF">
        <w:t xml:space="preserve">is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sidR="00F76A1D">
        <w:rPr>
          <w:rFonts w:eastAsiaTheme="minorEastAsia"/>
          <w:iCs/>
        </w:rPr>
        <w:t>. T</w:t>
      </w:r>
      <w:r w:rsidR="00C17D0B">
        <w:t xml:space="preserve">he </w:t>
      </w:r>
      <w:r w:rsidR="003D2BDF">
        <w:t>resulting</w:t>
      </w:r>
      <w:r w:rsidR="00C17D0B">
        <w:t xml:space="preserve"> function with </w:t>
      </w:r>
      <w:r w:rsidR="00F76A1D">
        <w:t>penalties</w:t>
      </w:r>
      <w:r w:rsidR="00C17D0B">
        <w:t xml:space="preserve"> </w:t>
      </w:r>
      <w:r w:rsidR="00F76A1D">
        <w:t>is shown in (3.16).</w:t>
      </w:r>
    </w:p>
    <w:p w14:paraId="7FA97BF9" w14:textId="240608CD" w:rsidR="00C17D0B" w:rsidRDefault="00C17D0B" w:rsidP="00A645D6"/>
    <w:p w14:paraId="45CD14CD" w14:textId="67A3DF4D" w:rsidR="000922CF" w:rsidRPr="000922CF" w:rsidRDefault="00CC3AD1" w:rsidP="00A645D6">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6</m:t>
                  </m:r>
                </m:e>
              </m:d>
              <m:ctrlPr>
                <w:rPr>
                  <w:rFonts w:ascii="Cambria Math" w:hAnsi="Cambria Math"/>
                  <w:i/>
                </w:rPr>
              </m:ctrlPr>
            </m:e>
          </m:eqArr>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12AFECDA" w:rsidR="00C17D0B" w:rsidRPr="00607BBB" w:rsidRDefault="00607BBB" w:rsidP="00A645D6">
      <w:r>
        <w:t xml:space="preserve">Constant </w:t>
      </w:r>
      <w:r>
        <w:rPr>
          <w:i/>
          <w:iCs/>
        </w:rPr>
        <w:t>c</w:t>
      </w:r>
      <w:r w:rsidR="006C21AD">
        <w:t>,</w:t>
      </w:r>
      <w:r>
        <w:t xml:space="preserve"> </w:t>
      </w:r>
      <w:r w:rsidR="006C21AD">
        <w:t xml:space="preserve">which </w:t>
      </w:r>
      <w:r w:rsidR="00AC3B16">
        <w:t>does not affect</w:t>
      </w:r>
      <w:r>
        <w:t xml:space="preserve"> the </w:t>
      </w:r>
      <w:r w:rsidR="006C21AD">
        <w:t>optimisation,</w:t>
      </w:r>
      <w:r w:rsidR="006C21AD" w:rsidRPr="006C21AD">
        <w:t xml:space="preserve"> </w:t>
      </w:r>
      <w:r w:rsidR="006C21AD">
        <w:t>is removed,</w:t>
      </w:r>
      <w:r w:rsidR="00F76A1D">
        <w:t xml:space="preserve"> and we get a </w:t>
      </w:r>
      <w:r>
        <w:rPr>
          <w:rFonts w:eastAsiaTheme="minorEastAsia"/>
        </w:rPr>
        <w:t>QUBO model</w:t>
      </w:r>
      <w:r w:rsidR="00F76A1D">
        <w:rPr>
          <w:rFonts w:eastAsiaTheme="minorEastAsia"/>
        </w:rPr>
        <w:t>.</w:t>
      </w:r>
    </w:p>
    <w:p w14:paraId="73DE2153" w14:textId="2BB16ACF" w:rsidR="00793697" w:rsidRPr="00E72BE5" w:rsidRDefault="00793697" w:rsidP="000E24FF"/>
    <w:p w14:paraId="505B5234" w14:textId="5750D390" w:rsidR="00793697" w:rsidRPr="00A645D6" w:rsidRDefault="000435A2" w:rsidP="00793697">
      <w:pPr>
        <w:pStyle w:val="Heading3"/>
      </w:pPr>
      <w:bookmarkStart w:id="27" w:name="_Toc88229891"/>
      <w:r>
        <w:t>3</w:t>
      </w:r>
      <w:r w:rsidR="00793697" w:rsidRPr="00E72BE5">
        <w:t xml:space="preserve">.4.2 </w:t>
      </w:r>
      <w:r w:rsidR="00A645D6">
        <w:t>Slack Variables</w:t>
      </w:r>
      <w:bookmarkStart w:id="28" w:name="_Toc87816520"/>
      <w:bookmarkEnd w:id="27"/>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0CA751DF" w14:textId="09FC8FFD" w:rsidR="000922CF" w:rsidRPr="000922CF" w:rsidRDefault="00CC3AD1"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d>
                <m:dPr>
                  <m:ctrlPr>
                    <w:rPr>
                      <w:rFonts w:ascii="Cambria Math" w:hAnsi="Cambria Math"/>
                      <w:i/>
                    </w:rPr>
                  </m:ctrlPr>
                </m:dPr>
                <m:e>
                  <m:r>
                    <w:rPr>
                      <w:rFonts w:ascii="Cambria Math" w:hAnsi="Cambria Math"/>
                    </w:rPr>
                    <m:t>3.17</m:t>
                  </m:r>
                </m:e>
              </m:d>
            </m:e>
          </m:eqArr>
        </m:oMath>
      </m:oMathPara>
    </w:p>
    <w:p w14:paraId="4C09D684" w14:textId="2C6D4E2B" w:rsidR="008F66B9" w:rsidRDefault="008F66B9" w:rsidP="00A645D6">
      <w:pPr>
        <w:rPr>
          <w:lang w:val="ru-RU"/>
        </w:rPr>
      </w:pPr>
    </w:p>
    <w:p w14:paraId="49DDCDAE" w14:textId="2C710A6B" w:rsidR="008F66B9" w:rsidRDefault="00607BBB" w:rsidP="00A645D6">
      <w:r>
        <w:t>It can be transferred into an equality constrain</w:t>
      </w:r>
      <w:r w:rsidR="00644344">
        <w:t>t</w:t>
      </w:r>
      <w:r>
        <w:t xml:space="preserve"> by adding a slack variable</w:t>
      </w:r>
      <w:r w:rsidR="00546179">
        <w:t xml:space="preserve">, </w:t>
      </w:r>
      <w:r w:rsidR="00546179">
        <w:rPr>
          <w:i/>
          <w:iCs/>
        </w:rPr>
        <w:t>s</w:t>
      </w:r>
      <w:r w:rsidR="00CE4F3F">
        <w:t>, as shown in (3.18)</w:t>
      </w:r>
      <w:r w:rsidR="00546179">
        <w:rPr>
          <w:i/>
          <w:iCs/>
        </w:rPr>
        <w:t>.</w:t>
      </w:r>
      <w:r w:rsidR="00546179">
        <w:t xml:space="preserve"> </w:t>
      </w:r>
    </w:p>
    <w:p w14:paraId="370E743D" w14:textId="408E1FC0" w:rsidR="00546179" w:rsidRDefault="00546179" w:rsidP="00A645D6"/>
    <w:p w14:paraId="0341DA5D" w14:textId="1062D198" w:rsidR="000922CF" w:rsidRPr="000922CF" w:rsidRDefault="00CC3AD1"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d>
                <m:dPr>
                  <m:ctrlPr>
                    <w:rPr>
                      <w:rFonts w:ascii="Cambria Math" w:hAnsi="Cambria Math"/>
                      <w:i/>
                    </w:rPr>
                  </m:ctrlPr>
                </m:dPr>
                <m:e>
                  <m:r>
                    <w:rPr>
                      <w:rFonts w:ascii="Cambria Math" w:hAnsi="Cambria Math"/>
                    </w:rPr>
                    <m:t>3.18</m:t>
                  </m:r>
                </m:e>
              </m:d>
            </m:e>
          </m:eqArr>
        </m:oMath>
      </m:oMathPara>
    </w:p>
    <w:p w14:paraId="2700D5EE" w14:textId="77777777" w:rsidR="00546179" w:rsidRPr="00546179" w:rsidRDefault="00546179" w:rsidP="00546179">
      <w:pPr>
        <w:rPr>
          <w:rFonts w:eastAsiaTheme="minorEastAsia"/>
        </w:rPr>
      </w:pPr>
    </w:p>
    <w:p w14:paraId="16B1189B" w14:textId="4D972524" w:rsidR="00546179" w:rsidRDefault="00063E2A" w:rsidP="00A645D6">
      <w:r>
        <w:t>By using</w:t>
      </w:r>
      <w:r w:rsidR="00546179">
        <w:t xml:space="preserve"> binary expansion</w:t>
      </w:r>
      <w:r>
        <w:t xml:space="preserve"> on </w:t>
      </w:r>
      <w:r>
        <w:rPr>
          <w:i/>
          <w:iCs/>
        </w:rPr>
        <w:t>s</w:t>
      </w:r>
      <w:r w:rsidR="00546179">
        <w:t xml:space="preserve">, </w:t>
      </w:r>
      <w:r w:rsidR="001C25CC">
        <w:t>the</w:t>
      </w:r>
      <w:r w:rsidR="00546179">
        <w:t xml:space="preserve"> equality</w:t>
      </w:r>
      <w:r>
        <w:t xml:space="preserve"> shown in (3.19)</w:t>
      </w:r>
      <w:r w:rsidR="001C25CC">
        <w:t xml:space="preserve"> is achieved</w:t>
      </w:r>
      <w:r>
        <w:t xml:space="preserve">. It satisfies all configurations of decision variable </w:t>
      </w:r>
      <w:r w:rsidRPr="00546179">
        <w:rPr>
          <w:i/>
          <w:iCs/>
        </w:rPr>
        <w:t>x</w:t>
      </w:r>
      <w:r>
        <w:t>.</w:t>
      </w:r>
    </w:p>
    <w:p w14:paraId="764424C0" w14:textId="77777777" w:rsidR="000922CF" w:rsidRPr="00546179" w:rsidRDefault="000922CF" w:rsidP="00A645D6"/>
    <w:p w14:paraId="378D35FA" w14:textId="1781CE7F" w:rsidR="000922CF" w:rsidRPr="000922CF" w:rsidRDefault="00CC3AD1" w:rsidP="000922CF">
      <w:pPr>
        <w:jc w:val="cente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s∈</m:t>
              </m:r>
              <m:sSup>
                <m:sSupPr>
                  <m:ctrlPr>
                    <w:rPr>
                      <w:rFonts w:ascii="Cambria Math" w:hAnsi="Cambria Math"/>
                      <w:i/>
                      <w:lang w:val="ru-RU"/>
                    </w:rPr>
                  </m:ctrlPr>
                </m:sSupPr>
                <m:e>
                  <m:d>
                    <m:dPr>
                      <m:begChr m:val="{"/>
                      <m:endChr m:val="}"/>
                      <m:ctrlPr>
                        <w:rPr>
                          <w:rFonts w:ascii="Cambria Math" w:hAnsi="Cambria Math"/>
                          <w:i/>
                          <w:lang w:val="ru-RU"/>
                        </w:rPr>
                      </m:ctrlPr>
                    </m:dPr>
                    <m:e>
                      <m:r>
                        <w:rPr>
                          <w:rFonts w:ascii="Cambria Math" w:hAnsi="Cambria Math"/>
                          <w:lang w:val="ru-RU"/>
                        </w:rPr>
                        <m:t>0,1</m:t>
                      </m:r>
                    </m:e>
                  </m:d>
                </m:e>
                <m:sup>
                  <m:r>
                    <w:rPr>
                      <w:rFonts w:ascii="Cambria Math" w:hAnsi="Cambria Math"/>
                      <w:lang w:val="ru-RU"/>
                    </w:rPr>
                    <m:t>n</m:t>
                  </m:r>
                </m:sup>
              </m:sSup>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9</m:t>
                  </m:r>
                </m:e>
              </m:d>
              <m:ctrlPr>
                <w:rPr>
                  <w:rFonts w:ascii="Cambria Math" w:hAnsi="Cambria Math"/>
                  <w:i/>
                  <w:lang w:val="ru-RU"/>
                </w:rPr>
              </m:ctrlPr>
            </m:e>
          </m:eqArr>
        </m:oMath>
      </m:oMathPara>
    </w:p>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2F1FC718" w14:textId="7125A607" w:rsidR="00546179" w:rsidRDefault="00546179" w:rsidP="00546179">
      <w:pPr>
        <w:jc w:val="center"/>
        <w:rPr>
          <w:rFonts w:eastAsiaTheme="minorEastAsia"/>
          <w:lang w:val="ru-RU"/>
        </w:rPr>
      </w:pPr>
    </w:p>
    <w:p w14:paraId="610AB5B8" w14:textId="695A2BBB" w:rsidR="00644344" w:rsidRPr="00E91A35" w:rsidRDefault="00546179" w:rsidP="00A645D6">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r w:rsidR="00644344">
        <w:rPr>
          <w:rFonts w:eastAsiaTheme="minorEastAsia"/>
          <w:i/>
          <w:iCs/>
        </w:rPr>
        <w:t>x</w:t>
      </w:r>
      <w:r w:rsidR="00644344">
        <w:rPr>
          <w:rFonts w:eastAsiaTheme="minorEastAsia"/>
          <w:i/>
          <w:iCs/>
          <w:vertAlign w:val="subscript"/>
        </w:rPr>
        <w:t>j</w:t>
      </w:r>
      <w:r w:rsidR="00644344">
        <w:rPr>
          <w:rFonts w:eastAsiaTheme="minorEastAsia"/>
        </w:rPr>
        <w:t xml:space="preserve"> and </w:t>
      </w:r>
      <w:r w:rsidR="00644344">
        <w:rPr>
          <w:rFonts w:eastAsiaTheme="minorEastAsia"/>
          <w:i/>
          <w:iCs/>
        </w:rPr>
        <w:t>s</w:t>
      </w:r>
      <w:r w:rsidR="00644344">
        <w:rPr>
          <w:rFonts w:eastAsiaTheme="minorEastAsia"/>
          <w:i/>
          <w:iCs/>
          <w:vertAlign w:val="subscript"/>
        </w:rPr>
        <w:t>j</w:t>
      </w:r>
      <w:r w:rsidR="00644344">
        <w:rPr>
          <w:rFonts w:eastAsiaTheme="minorEastAsia"/>
        </w:rPr>
        <w:t xml:space="preserve"> are binary, they</w:t>
      </w:r>
      <w:r w:rsidR="001B00FD">
        <w:rPr>
          <w:rFonts w:eastAsiaTheme="minorEastAsia"/>
        </w:rPr>
        <w:t xml:space="preserve"> </w:t>
      </w:r>
      <w:r w:rsidR="00644344">
        <w:rPr>
          <w:rFonts w:eastAsiaTheme="minorEastAsia"/>
        </w:rPr>
        <w:t xml:space="preserve">can be contained in vector </w:t>
      </w:r>
      <w:r w:rsidR="00644344">
        <w:rPr>
          <w:rFonts w:eastAsiaTheme="minorEastAsia"/>
          <w:i/>
          <w:iCs/>
        </w:rPr>
        <w:t>x</w:t>
      </w:r>
      <w:r w:rsidR="001B00FD">
        <w:rPr>
          <w:rFonts w:eastAsiaTheme="minorEastAsia"/>
        </w:rPr>
        <w:t>, and c</w:t>
      </w:r>
      <w:r w:rsidR="00644344">
        <w:rPr>
          <w:rFonts w:eastAsiaTheme="minorEastAsia"/>
        </w:rPr>
        <w:t xml:space="preserve">oefficients </w:t>
      </w:r>
      <w:r w:rsidR="001B00FD">
        <w:rPr>
          <w:rFonts w:eastAsiaTheme="minorEastAsia"/>
        </w:rPr>
        <w:t xml:space="preserve">of x can </w:t>
      </w:r>
      <w:r w:rsidR="00644344">
        <w:rPr>
          <w:rFonts w:eastAsiaTheme="minorEastAsia"/>
        </w:rPr>
        <w:t xml:space="preserve">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r w:rsidR="00E91A35">
        <w:rPr>
          <w:rFonts w:eastAsiaTheme="minorEastAsia"/>
        </w:rPr>
        <w:t xml:space="preserve"> The inequality is then in a standard QUBO form</w:t>
      </w:r>
      <w:r w:rsidR="00063E2A">
        <w:rPr>
          <w:rFonts w:eastAsiaTheme="minorEastAsia"/>
        </w:rPr>
        <w:t>:</w:t>
      </w:r>
      <w:r w:rsidR="00E91A35">
        <w:rPr>
          <w:rFonts w:eastAsiaTheme="minorEastAsia"/>
        </w:rPr>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E91A35">
        <w:rPr>
          <w:rFonts w:eastAsiaTheme="minorEastAsia"/>
        </w:rPr>
        <w:t>.</w:t>
      </w:r>
    </w:p>
    <w:p w14:paraId="6E164CBB" w14:textId="77777777" w:rsidR="000E24FF" w:rsidRPr="00644344" w:rsidRDefault="000E24FF" w:rsidP="000E24FF"/>
    <w:p w14:paraId="48366FB8" w14:textId="3A3969EF" w:rsidR="00FA3DCA" w:rsidRDefault="000435A2" w:rsidP="005F509F">
      <w:pPr>
        <w:pStyle w:val="Heading2"/>
      </w:pPr>
      <w:bookmarkStart w:id="29" w:name="_Toc88229892"/>
      <w:r>
        <w:t>3</w:t>
      </w:r>
      <w:r w:rsidR="000E24FF" w:rsidRPr="00BD1AAB">
        <w:t>.5</w:t>
      </w:r>
      <w:r w:rsidR="005F509F" w:rsidRPr="00BD1AAB">
        <w:t xml:space="preserve"> </w:t>
      </w:r>
      <w:r w:rsidR="00FA3DCA" w:rsidRPr="00BD1AAB">
        <w:t xml:space="preserve">Algorithms for </w:t>
      </w:r>
      <w:r w:rsidR="00986D0A">
        <w:t>S</w:t>
      </w:r>
      <w:r w:rsidR="00FA3DCA" w:rsidRPr="00BD1AAB">
        <w:t>olving QUBOs</w:t>
      </w:r>
      <w:bookmarkEnd w:id="28"/>
      <w:bookmarkEnd w:id="29"/>
    </w:p>
    <w:p w14:paraId="4D6491E9" w14:textId="4000190D" w:rsidR="00DD5C9F" w:rsidRDefault="00DD5C9F" w:rsidP="00DD5C9F"/>
    <w:p w14:paraId="5ECDE47B" w14:textId="4DAC155C" w:rsidR="009A2E30" w:rsidRPr="009A2E30" w:rsidRDefault="00AC3B16" w:rsidP="00DD5C9F">
      <w:r>
        <w:t>Many algorithms can</w:t>
      </w:r>
      <w:r w:rsidR="009A2E30">
        <w:t xml:space="preserve"> effectively solve problems in QUBO formulation</w:t>
      </w:r>
      <w:r w:rsidR="00063E2A">
        <w:t xml:space="preserve"> </w:t>
      </w:r>
      <w:r w:rsidR="00063E2A">
        <w:fldChar w:fldCharType="begin" w:fldLock="1"/>
      </w:r>
      <w:r w:rsidR="00FC7AB6">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plainTextFormattedCitation":"(Kochenberger and Glover, 2006)","previouslyFormattedCitation":"(Kochenberger and Glover, 2006)"},"properties":{"noteIndex":0},"schema":"https://github.com/citation-style-language/schema/raw/master/csl-citation.json"}</w:instrText>
      </w:r>
      <w:r w:rsidR="00063E2A">
        <w:fldChar w:fldCharType="separate"/>
      </w:r>
      <w:r w:rsidR="00063E2A" w:rsidRPr="00063E2A">
        <w:rPr>
          <w:noProof/>
        </w:rPr>
        <w:t>(Kochenberger and Glover, 2006)</w:t>
      </w:r>
      <w:r w:rsidR="00063E2A">
        <w:fldChar w:fldCharType="end"/>
      </w:r>
      <w:r w:rsidR="009A2E30">
        <w:t xml:space="preserve">. We have already described quantum annealing and </w:t>
      </w:r>
      <w:r w:rsidR="003D2BDF">
        <w:t xml:space="preserve">the </w:t>
      </w:r>
      <w:r w:rsidR="009A2E30">
        <w:t xml:space="preserve">digital annealer algorithm in </w:t>
      </w:r>
      <w:r w:rsidR="00901B65">
        <w:t>S</w:t>
      </w:r>
      <w:r w:rsidR="009A2E30">
        <w:t xml:space="preserve">ection </w:t>
      </w:r>
      <w:r w:rsidR="00063E2A">
        <w:t>2</w:t>
      </w:r>
      <w:r w:rsidR="009A2E30">
        <w:t xml:space="preserve">. </w:t>
      </w:r>
      <w:r w:rsidR="001B00FD">
        <w:t>This</w:t>
      </w:r>
      <w:r w:rsidR="009A2E30" w:rsidRPr="009A2E30">
        <w:t xml:space="preserve"> </w:t>
      </w:r>
      <w:r w:rsidR="009A2E30">
        <w:t>subsection</w:t>
      </w:r>
      <w:r w:rsidR="009A2E30" w:rsidRPr="009A2E30">
        <w:t xml:space="preserve"> </w:t>
      </w:r>
      <w:r w:rsidR="009A2E30">
        <w:t>will</w:t>
      </w:r>
      <w:r w:rsidR="00E72BE5">
        <w:t xml:space="preserve"> </w:t>
      </w:r>
      <w:r w:rsidR="00063E2A">
        <w:t>collect</w:t>
      </w:r>
      <w:r w:rsidR="00E72BE5">
        <w:t xml:space="preserve"> </w:t>
      </w:r>
      <w:r w:rsidR="00860FAF">
        <w:t xml:space="preserve">some of the </w:t>
      </w:r>
      <w:r w:rsidR="001B00FD">
        <w:t>algorithms available</w:t>
      </w:r>
      <w:r w:rsidR="009A2E30">
        <w:t xml:space="preserv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D902EC7" w:rsidR="00822D37" w:rsidRDefault="000435A2" w:rsidP="00E72BE5">
      <w:pPr>
        <w:pStyle w:val="Heading3"/>
      </w:pPr>
      <w:bookmarkStart w:id="30" w:name="_Toc88229893"/>
      <w:r>
        <w:t>3</w:t>
      </w:r>
      <w:r w:rsidR="00E72BE5">
        <w:t>.</w:t>
      </w:r>
      <w:r w:rsidR="00CD2841" w:rsidRPr="00622FC1">
        <w:t>5</w:t>
      </w:r>
      <w:r w:rsidR="00E72BE5">
        <w:t>.1 Simulated Annealing</w:t>
      </w:r>
      <w:bookmarkEnd w:id="30"/>
    </w:p>
    <w:p w14:paraId="52A4E5C0" w14:textId="75704E0D" w:rsidR="00822D37" w:rsidRDefault="00822D37" w:rsidP="00DD5C9F"/>
    <w:p w14:paraId="706F4626" w14:textId="1AC166FB" w:rsidR="00E72BE5" w:rsidRPr="00381149" w:rsidRDefault="001B00FD" w:rsidP="00DD5C9F">
      <w:r>
        <w:t xml:space="preserve">We already described </w:t>
      </w:r>
      <w:r w:rsidR="00860FAF">
        <w:t>SA</w:t>
      </w:r>
      <w:r w:rsidR="00E72BE5">
        <w:t xml:space="preserve"> in </w:t>
      </w:r>
      <w:r w:rsidR="00901B65">
        <w:t>S</w:t>
      </w:r>
      <w:r w:rsidR="00E72BE5">
        <w:t xml:space="preserve">ection </w:t>
      </w:r>
      <w:r w:rsidR="00457927">
        <w:t>2.2</w:t>
      </w:r>
      <w:r w:rsidR="0021112A">
        <w:t>. However</w:t>
      </w:r>
      <w:r w:rsidR="00E60F83">
        <w:t>, it was about solving CO problems in general, not particularly in QUBO formulation</w:t>
      </w:r>
      <w:r w:rsidR="00E72BE5">
        <w:t xml:space="preserve">. </w:t>
      </w:r>
      <w:r w:rsidR="00E60F83">
        <w:t xml:space="preserve">The only noticeable </w:t>
      </w:r>
      <w:r w:rsidR="0021112A">
        <w:t>feature</w:t>
      </w:r>
      <w:r w:rsidR="00E60F83">
        <w:t xml:space="preserve"> when solving QUBOs is that the </w:t>
      </w:r>
      <w:r w:rsidR="00F352C2">
        <w:t>n</w:t>
      </w:r>
      <w:r w:rsidR="00E72BE5">
        <w:t>eighbour</w:t>
      </w:r>
      <w:r w:rsidR="00090B4D">
        <w:t>ing</w:t>
      </w:r>
      <w:r w:rsidR="00E72BE5">
        <w:t xml:space="preserve"> </w:t>
      </w:r>
      <w:r w:rsidR="00381149">
        <w:t>nodes</w:t>
      </w:r>
      <w:r w:rsidR="00E72BE5">
        <w:t xml:space="preserve"> are locate</w:t>
      </w:r>
      <w:r w:rsidR="00381149">
        <w:t>d</w:t>
      </w:r>
      <w:r w:rsidR="00E72BE5">
        <w:t xml:space="preserve"> </w:t>
      </w:r>
      <w:r w:rsidR="00381149" w:rsidRPr="00381149">
        <w:rPr>
          <w:i/>
          <w:iCs/>
        </w:rPr>
        <w:t>n</w:t>
      </w:r>
      <w:r w:rsidR="00381149">
        <w:t xml:space="preserve"> </w:t>
      </w:r>
      <w:r w:rsidR="00F352C2">
        <w:t>bit-flips</w:t>
      </w:r>
      <w:r w:rsidR="00381149">
        <w:t xml:space="preserve"> away from the current node, where </w:t>
      </w:r>
      <w:r w:rsidR="00381149" w:rsidRPr="00381149">
        <w:rPr>
          <w:i/>
          <w:iCs/>
        </w:rPr>
        <w:t>n</w:t>
      </w:r>
      <w:r w:rsidR="00381149">
        <w:t xml:space="preserve"> is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rsidR="00E72BE5">
        <w:t xml:space="preserve">. </w:t>
      </w:r>
      <w:r w:rsidR="00090B4D">
        <w:t>It</w:t>
      </w:r>
      <w:r w:rsidR="00F352C2">
        <w:t xml:space="preserve"> </w:t>
      </w:r>
      <w:r w:rsidR="00E72BE5">
        <w:t>is</w:t>
      </w:r>
      <w:r w:rsidR="00E72BE5" w:rsidRPr="00381149">
        <w:t xml:space="preserve"> </w:t>
      </w:r>
      <w:r w:rsidR="00E72BE5">
        <w:t>implemented</w:t>
      </w:r>
      <w:r w:rsidR="00E72BE5" w:rsidRPr="00381149">
        <w:t xml:space="preserve"> </w:t>
      </w:r>
      <w:r w:rsidR="00E72BE5">
        <w:t>in</w:t>
      </w:r>
      <w:r w:rsidR="00E72BE5"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p>
    <w:p w14:paraId="072CA089" w14:textId="56174A9C" w:rsidR="00822D37" w:rsidRPr="00090B4D" w:rsidRDefault="00822D37" w:rsidP="00DD5C9F"/>
    <w:p w14:paraId="56962E45" w14:textId="595B82FD" w:rsidR="00822D37" w:rsidRPr="00090B4D" w:rsidRDefault="000435A2" w:rsidP="00F51E27">
      <w:pPr>
        <w:pStyle w:val="Heading3"/>
      </w:pPr>
      <w:bookmarkStart w:id="31" w:name="_Toc88229894"/>
      <w:r>
        <w:t>3</w:t>
      </w:r>
      <w:r w:rsidR="00F51E27">
        <w:t>.</w:t>
      </w:r>
      <w:r w:rsidR="00CD2841" w:rsidRPr="00622FC1">
        <w:t>5</w:t>
      </w:r>
      <w:r w:rsidR="00F51E27">
        <w:t xml:space="preserve">.2 </w:t>
      </w:r>
      <w:r w:rsidR="00822D37">
        <w:t>Tabu</w:t>
      </w:r>
      <w:r w:rsidR="00986571" w:rsidRPr="00090B4D">
        <w:t xml:space="preserve"> </w:t>
      </w:r>
      <w:r w:rsidR="00986571">
        <w:t>Search</w:t>
      </w:r>
      <w:bookmarkEnd w:id="31"/>
    </w:p>
    <w:p w14:paraId="630A8E5F" w14:textId="3FD9FBE2" w:rsidR="00090B4D" w:rsidRDefault="00090B4D" w:rsidP="00DD5C9F"/>
    <w:p w14:paraId="02E073AE" w14:textId="0267D2CD" w:rsidR="004C3A70" w:rsidRPr="00090B4D" w:rsidRDefault="00090B4D" w:rsidP="00DD5C9F">
      <w:r>
        <w:t xml:space="preserve">Tabu search </w:t>
      </w:r>
      <w:r w:rsidR="00860FAF">
        <w:t>has been</w:t>
      </w:r>
      <w:r>
        <w:t xml:space="preserve">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w:t>
      </w:r>
      <w:r w:rsidR="00860FAF">
        <w:t>It</w:t>
      </w:r>
      <w:r w:rsidR="005427D6">
        <w:t xml:space="preserve"> can quickly find </w:t>
      </w:r>
      <w:r w:rsidR="00860FAF">
        <w:t>minima</w:t>
      </w:r>
      <w:r w:rsidR="005427D6">
        <w:t xml:space="preserve"> in neighbourhoods</w:t>
      </w:r>
      <w:r w:rsidR="003F51FA">
        <w:t xml:space="preserve"> but may </w:t>
      </w:r>
      <w:r w:rsidR="00860FAF">
        <w:t xml:space="preserve">sometimes </w:t>
      </w:r>
      <w:r w:rsidR="003F51FA">
        <w:t>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 xml:space="preserve">in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3C1D37E3" w:rsidR="00EA2214" w:rsidRDefault="000435A2" w:rsidP="00F51E27">
      <w:pPr>
        <w:pStyle w:val="Heading3"/>
      </w:pPr>
      <w:bookmarkStart w:id="32" w:name="_Toc88229895"/>
      <w:r>
        <w:t>3</w:t>
      </w:r>
      <w:r w:rsidR="00F51E27">
        <w:t>.</w:t>
      </w:r>
      <w:r w:rsidR="00CD2841" w:rsidRPr="00622FC1">
        <w:t>5</w:t>
      </w:r>
      <w:r w:rsidR="00F51E27">
        <w:t xml:space="preserve">.3 </w:t>
      </w:r>
      <w:r w:rsidR="00EA2214">
        <w:t>Decomposing</w:t>
      </w:r>
      <w:r w:rsidR="00EA2214" w:rsidRPr="00090B4D">
        <w:t xml:space="preserve"> </w:t>
      </w:r>
      <w:r w:rsidR="00986571">
        <w:t>Solver</w:t>
      </w:r>
      <w:bookmarkEnd w:id="32"/>
    </w:p>
    <w:p w14:paraId="6A958A31" w14:textId="415616B8" w:rsidR="00F51E27" w:rsidRDefault="00F51E27" w:rsidP="00F51E27"/>
    <w:p w14:paraId="2250B4CA" w14:textId="72888BF7" w:rsidR="001B00FD" w:rsidRDefault="00860FAF" w:rsidP="00F51E27">
      <w:r>
        <w:t xml:space="preserve">Decomposing solver </w:t>
      </w:r>
      <w:r w:rsidR="004C3A70">
        <w:t>splits large QUBO into smaller subQUBOs, solves them</w:t>
      </w:r>
      <w:r w:rsidR="007C17D8">
        <w:t xml:space="preserve"> separately</w:t>
      </w:r>
      <w:r w:rsidR="004C3A70">
        <w:t xml:space="preserve"> and combines the results</w:t>
      </w:r>
      <w:r w:rsidR="007C17D8">
        <w:t xml:space="preserve"> </w:t>
      </w:r>
      <w:r w:rsidR="007C17D8">
        <w:fldChar w:fldCharType="begin" w:fldLock="1"/>
      </w:r>
      <w:r w:rsidR="00A116FF">
        <w:instrText>ADDIN CSL_CITATION {"citationItems":[{"id":"ITEM-1","itemData":{"abstract":"Overview We introduce qbsolv, a tool that solves large quadratic unconstrained binary optimization (QUBO) problems by partitioning into subprob-lems targeted for execution on a D-Wave system. Using a classical subproblem solver rather than quantum annealing, qbsolv delivers state-of-the-art numerical results and executes almost twice as fast as the best previously known implementation. We have released qbsolv as open-source software to foster greater use and experimentation in such partitioning solvers and to establish the QUBO form as a target for higher-level optimization interfaces.","author":[{"dropping-particle":"","family":"Booth","given":"Michael","non-dropping-particle":"","parse-names":false,"suffix":""},{"dropping-particle":"","family":"Reinhardt","given":"Steven P.","non-dropping-particle":"","parse-names":false,"suffix":""},{"dropping-particle":"","family":"Roy","given":"Aidan","non-dropping-particle":"","parse-names":false,"suffix":""}],"container-title":"D-Wave Technical Report Series","id":"ITEM-1","issued":{"date-parts":[["2017"]]},"title":"Partitioning Optimization Problems for Hybrid Classical / Quantum Execution","type":"article-journal","volume":"14-1006A-A"},"uris":["http://www.mendeley.com/documents/?uuid=6c9733c8-647a-3d61-b968-36eb073ac5aa"]}],"mendeley":{"formattedCitation":"(Booth, Reinhardt and Roy, 2017)","plainTextFormattedCitation":"(Booth, Reinhardt and Roy, 2017)","previouslyFormattedCitation":"(Booth, Reinhardt and Roy, 2017)"},"properties":{"noteIndex":0},"schema":"https://github.com/citation-style-language/schema/raw/master/csl-citation.json"}</w:instrText>
      </w:r>
      <w:r w:rsidR="007C17D8">
        <w:fldChar w:fldCharType="separate"/>
      </w:r>
      <w:r w:rsidR="00681C43" w:rsidRPr="00681C43">
        <w:rPr>
          <w:noProof/>
        </w:rPr>
        <w:t>(Booth, Reinhardt and Roy, 2017)</w:t>
      </w:r>
      <w:r w:rsidR="007C17D8">
        <w:fldChar w:fldCharType="end"/>
      </w:r>
      <w:r w:rsidR="004C3A70">
        <w:t>.</w:t>
      </w:r>
      <w:r w:rsidR="000F4516">
        <w:t xml:space="preserve"> The subQUBOs can be solved using </w:t>
      </w:r>
      <w:r w:rsidR="003D2BDF">
        <w:t xml:space="preserve">a </w:t>
      </w:r>
      <w:r w:rsidR="000F4516">
        <w:t xml:space="preserve">D-Wave </w:t>
      </w:r>
      <w:r w:rsidR="00CB195F">
        <w:t xml:space="preserve">QA </w:t>
      </w:r>
      <w:r w:rsidR="000F4516">
        <w:t xml:space="preserve">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r>
        <w:t xml:space="preserve"> </w:t>
      </w:r>
    </w:p>
    <w:p w14:paraId="3210F996" w14:textId="77777777" w:rsidR="001B00FD" w:rsidRDefault="001B00FD" w:rsidP="00F51E27"/>
    <w:p w14:paraId="0D4BE1E7" w14:textId="28A6A433" w:rsidR="001F0BD2" w:rsidRPr="003D2BDF" w:rsidRDefault="000F4516" w:rsidP="00F51E27">
      <w:r>
        <w:t xml:space="preserve">This </w:t>
      </w:r>
      <w:r w:rsidR="00860FAF">
        <w:t>approach</w:t>
      </w:r>
      <w:r>
        <w:t xml:space="preserve"> </w:t>
      </w:r>
      <w:r w:rsidR="006C21AD">
        <w:t xml:space="preserve">is </w:t>
      </w:r>
      <w:r w:rsidR="00452DF7">
        <w:t>practical</w:t>
      </w:r>
      <w:r>
        <w:t xml:space="preserve"> when using quantum </w:t>
      </w:r>
      <w:r w:rsidR="00860FAF">
        <w:t>devices</w:t>
      </w:r>
      <w:r>
        <w:t xml:space="preserve"> because larger QUBOs cannot be mapped on them, but smaller subQUBOs can be, allowing us to solve </w:t>
      </w:r>
      <w:r w:rsidR="00860FAF">
        <w:t>bigger</w:t>
      </w:r>
      <w:r>
        <w:t xml:space="preserve"> problems.</w:t>
      </w:r>
      <w:r w:rsidR="001F0BD2">
        <w:t xml:space="preserve"> On </w:t>
      </w:r>
      <w:r w:rsidR="001F0BD2">
        <w:lastRenderedPageBreak/>
        <w:t>classical devices</w:t>
      </w:r>
      <w:r w:rsidR="003D2BDF">
        <w:t>,</w:t>
      </w:r>
      <w:r w:rsidR="001F0BD2">
        <w:t xml:space="preserve"> </w:t>
      </w:r>
      <w:r w:rsidR="001C25CC">
        <w:t xml:space="preserve">a speedup is </w:t>
      </w:r>
      <w:r w:rsidR="001F0BD2">
        <w:t>achieve</w:t>
      </w:r>
      <w:r w:rsidR="001C25CC">
        <w:t>d</w:t>
      </w:r>
      <w:r w:rsidR="001F0BD2">
        <w:t xml:space="preserve"> by decomposing large QUBO</w:t>
      </w:r>
      <w:r w:rsidR="00860FAF">
        <w:t>s</w:t>
      </w:r>
      <w:r w:rsidR="001F0BD2">
        <w:t xml:space="preserve"> before applying tabu search.</w:t>
      </w:r>
    </w:p>
    <w:p w14:paraId="47A324B5" w14:textId="58C41216" w:rsidR="00986571" w:rsidRPr="003D2BDF" w:rsidRDefault="00986571" w:rsidP="00DD5C9F"/>
    <w:p w14:paraId="4B0FD6D0" w14:textId="3D08DDBC" w:rsidR="002876F1" w:rsidRPr="006B1718" w:rsidRDefault="000435A2" w:rsidP="00F51E27">
      <w:pPr>
        <w:pStyle w:val="Heading3"/>
      </w:pPr>
      <w:bookmarkStart w:id="33" w:name="_Toc88229896"/>
      <w:r>
        <w:t>3</w:t>
      </w:r>
      <w:r w:rsidR="00F51E27">
        <w:t>.</w:t>
      </w:r>
      <w:r w:rsidR="00CD2841" w:rsidRPr="00622FC1">
        <w:t>5</w:t>
      </w:r>
      <w:r w:rsidR="00F51E27">
        <w:t xml:space="preserve">.4 </w:t>
      </w:r>
      <w:r w:rsidR="00986571">
        <w:t>Steepest</w:t>
      </w:r>
      <w:r w:rsidR="00986571" w:rsidRPr="006B1718">
        <w:t xml:space="preserve"> </w:t>
      </w:r>
      <w:r w:rsidR="00986571">
        <w:t>Descent</w:t>
      </w:r>
      <w:r w:rsidR="00986571" w:rsidRPr="006B1718">
        <w:t xml:space="preserve"> </w:t>
      </w:r>
      <w:r w:rsidR="00986571">
        <w:t>Algorithm</w:t>
      </w:r>
      <w:bookmarkEnd w:id="33"/>
    </w:p>
    <w:p w14:paraId="4C53FBD1" w14:textId="4EFD9884" w:rsidR="003253F9" w:rsidRPr="006B1718" w:rsidRDefault="003253F9" w:rsidP="00F613E7">
      <w:pPr>
        <w:rPr>
          <w:highlight w:val="yellow"/>
        </w:rPr>
      </w:pPr>
    </w:p>
    <w:p w14:paraId="2BF40220" w14:textId="02558F43" w:rsidR="005F509F" w:rsidRPr="004C3A70" w:rsidRDefault="00F74D85">
      <w:r w:rsidRPr="00F10A26">
        <w:t xml:space="preserve">This </w:t>
      </w:r>
      <w:r w:rsidR="00860FAF">
        <w:t xml:space="preserve">is a </w:t>
      </w:r>
      <w:r w:rsidR="00F10A26">
        <w:t xml:space="preserve">greedy </w:t>
      </w:r>
      <w:r w:rsidRPr="00F10A26">
        <w:t xml:space="preserve">algorithm </w:t>
      </w:r>
      <w:r w:rsidR="0026101F">
        <w:t xml:space="preserve">similar to </w:t>
      </w:r>
      <w:r w:rsidRPr="00F10A26">
        <w:t xml:space="preserve">gradient descent, but instead of </w:t>
      </w:r>
      <w:r w:rsidR="00F10A26">
        <w:t>making moves based on the</w:t>
      </w:r>
      <w:r w:rsidRPr="00F10A26">
        <w:t xml:space="preserve"> gradient</w:t>
      </w:r>
      <w:r w:rsidR="00F10A26">
        <w:t xml:space="preserve">, it uses </w:t>
      </w:r>
      <w:r w:rsidRPr="00F10A26">
        <w:t xml:space="preserve">local </w:t>
      </w:r>
      <w:r w:rsidR="006C21AD">
        <w:t>minimisation</w:t>
      </w:r>
      <w:r w:rsidRPr="00F10A26">
        <w:t xml:space="preserve">. </w:t>
      </w:r>
      <w:r w:rsidR="00F10A26">
        <w:t xml:space="preserve">At each step, </w:t>
      </w:r>
      <w:r w:rsidR="0037091C">
        <w:t>it</w:t>
      </w:r>
      <w:r w:rsidR="00F10A26">
        <w:t xml:space="preserve"> move</w:t>
      </w:r>
      <w:r w:rsidR="0037091C">
        <w:t>s</w:t>
      </w:r>
      <w:r w:rsidR="00F10A26">
        <w:t xml:space="preserve"> to the state one bit-flip away that causes the highest energy drop.</w:t>
      </w:r>
      <w:r w:rsidR="0026101F">
        <w:t xml:space="preserve"> </w:t>
      </w:r>
      <w:r w:rsidR="004C3A70" w:rsidRPr="004C3A70">
        <w:t xml:space="preserve">It </w:t>
      </w:r>
      <w:r w:rsidR="004C3A70">
        <w:t xml:space="preserve">is implemented in </w:t>
      </w:r>
      <w:r w:rsidR="003D2BDF">
        <w:t xml:space="preserve">the </w:t>
      </w:r>
      <w:r w:rsidR="004C3A70">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rsidR="004C3A70">
        <w:fldChar w:fldCharType="separate"/>
      </w:r>
      <w:r w:rsidR="004C3A70" w:rsidRPr="004C3A70">
        <w:rPr>
          <w:noProof/>
        </w:rPr>
        <w:t xml:space="preserve">‘dwave-greedy’ </w:t>
      </w:r>
      <w:r w:rsidR="004C3A70">
        <w:rPr>
          <w:noProof/>
        </w:rPr>
        <w:t>(</w:t>
      </w:r>
      <w:r w:rsidR="004C3A70" w:rsidRPr="004C3A70">
        <w:rPr>
          <w:noProof/>
        </w:rPr>
        <w:t>2019)</w:t>
      </w:r>
      <w:r w:rsidR="004C3A70">
        <w:fldChar w:fldCharType="end"/>
      </w:r>
      <w:r w:rsidR="00090B4D">
        <w:t xml:space="preserve"> library</w:t>
      </w:r>
      <w:r w:rsidR="004C3A70">
        <w:t>.</w:t>
      </w:r>
      <w:r w:rsidR="005F509F">
        <w:br w:type="page"/>
      </w:r>
    </w:p>
    <w:p w14:paraId="616DBDA3" w14:textId="777DA212" w:rsidR="005F509F" w:rsidRDefault="000435A2" w:rsidP="00246ACC">
      <w:pPr>
        <w:pStyle w:val="Heading1"/>
      </w:pPr>
      <w:bookmarkStart w:id="34" w:name="_Toc87816522"/>
      <w:bookmarkStart w:id="35" w:name="_Toc88229897"/>
      <w:r>
        <w:lastRenderedPageBreak/>
        <w:t>4</w:t>
      </w:r>
      <w:r w:rsidR="005F509F">
        <w:t xml:space="preserve"> </w:t>
      </w:r>
      <w:r w:rsidR="00DF36C2">
        <w:t xml:space="preserve">Penalty </w:t>
      </w:r>
      <w:r w:rsidR="00970F42">
        <w:t xml:space="preserve">Coefficient </w:t>
      </w:r>
      <w:bookmarkEnd w:id="34"/>
      <w:r w:rsidR="006C21AD">
        <w:t>Optimisation</w:t>
      </w:r>
      <w:r w:rsidR="00336761" w:rsidRPr="003253F9">
        <w:t xml:space="preserve"> </w:t>
      </w:r>
      <w:r w:rsidR="00336761">
        <w:t>Techniques</w:t>
      </w:r>
      <w:bookmarkEnd w:id="35"/>
    </w:p>
    <w:p w14:paraId="7D3B1C47" w14:textId="77777777" w:rsidR="00246ACC" w:rsidRDefault="00246ACC" w:rsidP="00F613E7"/>
    <w:p w14:paraId="5C3460C0" w14:textId="32597FDC" w:rsidR="00DF36C2" w:rsidRDefault="00DF36C2" w:rsidP="00F613E7">
      <w:r>
        <w:t>In this section</w:t>
      </w:r>
      <w:r w:rsidR="003D2BDF">
        <w:t>,</w:t>
      </w:r>
      <w:r>
        <w:t xml:space="preserve"> we will present </w:t>
      </w:r>
      <w:r w:rsidR="004B449C">
        <w:t>four</w:t>
      </w:r>
      <w:r>
        <w:t xml:space="preserve"> </w:t>
      </w:r>
      <w:r w:rsidR="00970F42">
        <w:t>techniques</w:t>
      </w:r>
      <w:r>
        <w:t xml:space="preserve"> </w:t>
      </w:r>
      <w:r w:rsidR="00970F42">
        <w:t>of</w:t>
      </w:r>
      <w:r>
        <w:t xml:space="preserve"> penalty </w:t>
      </w:r>
      <w:r w:rsidR="00970F42">
        <w:t xml:space="preserve">coefficient </w:t>
      </w:r>
      <w:r w:rsidR="006C21AD">
        <w:t>optimisation</w:t>
      </w:r>
      <w:r w:rsidR="004B449C">
        <w:t>, two of which are</w:t>
      </w:r>
      <w:r w:rsidR="00970F42">
        <w:t xml:space="preserv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4AE9A670" w:rsidR="004279D3" w:rsidRPr="00970F42" w:rsidRDefault="004B449C" w:rsidP="00F613E7">
      <w:r>
        <w:t>Penalty</w:t>
      </w:r>
      <w:r w:rsidR="00970F42">
        <w:t xml:space="preserve"> coefficient </w:t>
      </w:r>
      <w:r w:rsidR="006C21AD">
        <w:t>optimisation</w:t>
      </w:r>
      <w:r w:rsidR="00970F42">
        <w:t xml:space="preserve"> is not trivial </w:t>
      </w:r>
      <w:r w:rsidR="00970F42">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970F42">
        <w:fldChar w:fldCharType="separate"/>
      </w:r>
      <w:r w:rsidR="00970F42" w:rsidRPr="00970F42">
        <w:rPr>
          <w:noProof/>
        </w:rPr>
        <w:t>(Verma and Lewis, 2020)</w:t>
      </w:r>
      <w:r w:rsidR="00970F42">
        <w:fldChar w:fldCharType="end"/>
      </w:r>
      <w:r w:rsidR="00970F42">
        <w:t>. If the chosen</w:t>
      </w:r>
      <w:r>
        <w:t xml:space="preserve"> coefficient</w:t>
      </w:r>
      <w:r w:rsidR="00970F42">
        <w:t xml:space="preserve"> is too low, the </w:t>
      </w:r>
      <w:r>
        <w:t xml:space="preserve">found solution may </w:t>
      </w:r>
      <w:r w:rsidR="00970F42">
        <w:t xml:space="preserve">be infeasible. If it is too large, penalties will dominate the search space, </w:t>
      </w:r>
      <w:r w:rsidR="002E54A8">
        <w:t>which erases</w:t>
      </w:r>
      <w:r w:rsidR="00970F42">
        <w:t xml:space="preserve"> the difference between good and bad </w:t>
      </w:r>
      <w:r>
        <w:t xml:space="preserve">nodes, </w:t>
      </w:r>
      <w:r w:rsidR="002E54A8">
        <w:t>making</w:t>
      </w:r>
      <w:r w:rsidR="00DE6652">
        <w:t xml:space="preserve"> the </w:t>
      </w:r>
      <w:r w:rsidR="006C21AD">
        <w:t>optimisation</w:t>
      </w:r>
      <w:r w:rsidR="00DE6652">
        <w:t xml:space="preserve"> problem numerically unstable</w:t>
      </w:r>
      <w:r w:rsidR="00A7551A">
        <w:t xml:space="preserve"> and </w:t>
      </w:r>
      <w:r w:rsidR="00DE6652">
        <w:t>decreasing the accuracy of</w:t>
      </w:r>
      <w:r>
        <w:t xml:space="preserve"> the</w:t>
      </w:r>
      <w:r w:rsidR="00DE6652">
        <w:t xml:space="preserve"> produced solutions </w:t>
      </w:r>
      <w:r w:rsidR="00314177">
        <w:rPr>
          <w:lang w:val="ru-RU"/>
        </w:rPr>
        <w:fldChar w:fldCharType="begin" w:fldLock="1"/>
      </w:r>
      <w:r w:rsidR="00970F42">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0F4A3150" w:rsidR="0029299E" w:rsidRDefault="000435A2" w:rsidP="005F509F">
      <w:pPr>
        <w:pStyle w:val="Heading2"/>
      </w:pPr>
      <w:bookmarkStart w:id="36" w:name="_Toc87816523"/>
      <w:bookmarkStart w:id="37" w:name="_Toc88229898"/>
      <w:r>
        <w:t>4</w:t>
      </w:r>
      <w:r w:rsidR="005F509F">
        <w:t xml:space="preserve">.1 </w:t>
      </w:r>
      <w:r w:rsidR="00DF36C2">
        <w:t>Analytical</w:t>
      </w:r>
      <w:bookmarkEnd w:id="36"/>
      <w:bookmarkEnd w:id="37"/>
    </w:p>
    <w:p w14:paraId="1293CA7C" w14:textId="636B1BD4" w:rsidR="00D348A5" w:rsidRDefault="00D348A5" w:rsidP="00F613E7"/>
    <w:p w14:paraId="0A2E7D93" w14:textId="15557EA6" w:rsidR="00E77FA8" w:rsidRPr="003D6FCF" w:rsidRDefault="00D348A5" w:rsidP="00F613E7">
      <w:r>
        <w:t xml:space="preserve">The first approach involves using domain knowledge to set suitable </w:t>
      </w:r>
      <w:r>
        <w:rPr>
          <w:i/>
          <w:iCs/>
        </w:rPr>
        <w:t xml:space="preserve">M </w:t>
      </w:r>
      <w:r>
        <w:t>value</w:t>
      </w:r>
      <w:r w:rsidR="004B449C">
        <w:t>s</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4B449C">
        <w:t xml:space="preserve">We </w:t>
      </w:r>
      <w:r w:rsidR="003D6FCF">
        <w:t>need to make a rough estimate of the original objective function</w:t>
      </w:r>
      <w:r w:rsidR="004B449C">
        <w:t xml:space="preserve"> and </w:t>
      </w:r>
      <w:r w:rsidR="003D6FCF">
        <w:t xml:space="preserve">set </w:t>
      </w:r>
      <w:r w:rsidR="004B449C">
        <w:t xml:space="preserve">the initial </w:t>
      </w:r>
      <w:r w:rsidR="003D6FCF">
        <w:t>penalty coefficient to about 75% to 150% of th</w:t>
      </w:r>
      <w:r w:rsidR="00170A1A">
        <w:t>is</w:t>
      </w:r>
      <w:r w:rsidR="003D6FCF">
        <w:t xml:space="preserve"> estimate. The resultant problem needs to be solved using </w:t>
      </w:r>
      <w:r w:rsidR="003D2BDF">
        <w:t xml:space="preserve">a </w:t>
      </w:r>
      <w:r w:rsidR="003D6FCF">
        <w:t>QUBO solver</w:t>
      </w:r>
      <w:r w:rsidR="004B449C">
        <w:t>. T</w:t>
      </w:r>
      <w:r w:rsidR="003D6FCF">
        <w:t>he solution should be checked for feasibility</w:t>
      </w:r>
      <w:r w:rsidR="004B449C">
        <w:t>: i</w:t>
      </w:r>
      <w:r w:rsidR="003D6FCF">
        <w:t xml:space="preserve">f feasible, we can reduce the </w:t>
      </w:r>
      <w:r w:rsidR="003D6FCF">
        <w:rPr>
          <w:i/>
          <w:iCs/>
        </w:rPr>
        <w:t>M</w:t>
      </w:r>
      <w:r w:rsidR="003D6FCF">
        <w:t xml:space="preserve"> and try again</w:t>
      </w:r>
      <w:r w:rsidR="004B449C">
        <w:t>; i</w:t>
      </w:r>
      <w:r w:rsidR="003D6FCF">
        <w:t xml:space="preserve">f not, </w:t>
      </w:r>
      <w:r w:rsidR="003D6FCF">
        <w:rPr>
          <w:i/>
          <w:iCs/>
        </w:rPr>
        <w:t>M</w:t>
      </w:r>
      <w:r w:rsidR="0037091C">
        <w:t xml:space="preserve"> needs to be increased</w:t>
      </w:r>
      <w:r w:rsidR="003D6FCF">
        <w:t xml:space="preserve">. </w:t>
      </w:r>
      <w:r w:rsidR="004B449C">
        <w:t xml:space="preserve">We keep </w:t>
      </w:r>
      <w:r w:rsidR="00AC3B16">
        <w:t>solving</w:t>
      </w:r>
      <w:r w:rsidR="003D6FCF">
        <w:t>, check</w:t>
      </w:r>
      <w:r w:rsidR="004B449C">
        <w:t>ing</w:t>
      </w:r>
      <w:r w:rsidR="003D6FCF">
        <w:t xml:space="preserve">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a </w:t>
      </w:r>
      <w:r w:rsidR="007C11F8">
        <w:t xml:space="preserve">satisfactory </w:t>
      </w:r>
      <w:r w:rsidR="00170A1A">
        <w:t>penalty coefficient</w:t>
      </w:r>
      <w:r w:rsidR="0037091C">
        <w:t xml:space="preserve"> is achieved</w:t>
      </w:r>
      <w:r w:rsidR="00170A1A">
        <w:t xml:space="preserve">. </w:t>
      </w:r>
    </w:p>
    <w:p w14:paraId="49ECAFDE" w14:textId="77777777" w:rsidR="003D6FCF" w:rsidRDefault="003D6FCF" w:rsidP="00F613E7"/>
    <w:p w14:paraId="11D0061E" w14:textId="32A53140" w:rsidR="00B64FBE" w:rsidRPr="007C11F8" w:rsidRDefault="007C11F8" w:rsidP="00F613E7">
      <w:r>
        <w:t>This approach is</w:t>
      </w:r>
      <w:r w:rsidR="00170A1A">
        <w:t xml:space="preserve"> simpl</w:t>
      </w:r>
      <w:r>
        <w:t>e</w:t>
      </w:r>
      <w:r w:rsidR="00452DF7">
        <w:t xml:space="preserve"> and</w:t>
      </w:r>
      <w:r>
        <w:t xml:space="preserve"> can produce</w:t>
      </w:r>
      <w:r w:rsidR="0028060D">
        <w:t xml:space="preserve"> good</w:t>
      </w:r>
      <w:r w:rsidR="00BD1AAB">
        <w:t xml:space="preserve"> penalty coefficient</w:t>
      </w:r>
      <w:r>
        <w:t>s</w:t>
      </w:r>
      <w:r w:rsidR="00170A1A">
        <w:t xml:space="preserve">. </w:t>
      </w:r>
      <w:r w:rsidR="00452DF7">
        <w:t>However,</w:t>
      </w:r>
      <w:r w:rsidR="00170A1A">
        <w:t xml:space="preserve"> </w:t>
      </w:r>
      <w:r w:rsidR="00452DF7">
        <w:t>estimating</w:t>
      </w:r>
      <w:r w:rsidR="00170A1A">
        <w:t xml:space="preserve"> the original objective function “by eye”</w:t>
      </w:r>
      <w:r w:rsidR="00452DF7">
        <w:t xml:space="preserve"> is not always easy</w:t>
      </w:r>
      <w:r w:rsidR="00170A1A">
        <w:t xml:space="preserve">, especially when the problem is large. Also, this trial-and-error </w:t>
      </w:r>
      <w:r w:rsidR="00B64FBE">
        <w:t>procedure</w:t>
      </w:r>
      <w:r w:rsidR="00170A1A">
        <w:t xml:space="preserve"> requires </w:t>
      </w:r>
      <w:r w:rsidR="00B64FBE">
        <w:t>at least multiple</w:t>
      </w:r>
      <w:r w:rsidR="00170A1A">
        <w:t xml:space="preserve"> calls to the</w:t>
      </w:r>
      <w:r w:rsidR="00413B48">
        <w:t xml:space="preserve"> </w:t>
      </w:r>
      <w:r w:rsidR="00170A1A">
        <w:t>solve</w:t>
      </w:r>
      <w:r>
        <w:t>r, which</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r w:rsidR="00170A1A">
        <w:t xml:space="preserve">This method of penalty estimation is not automated. </w:t>
      </w:r>
      <w:r>
        <w:t>It would be more efficient to use an algorithm</w:t>
      </w:r>
      <w:r w:rsidR="00FC7AB6">
        <w:t xml:space="preserve"> </w:t>
      </w:r>
      <w:r>
        <w:t xml:space="preserve">to estimate the initial </w:t>
      </w:r>
      <w:r>
        <w:rPr>
          <w:i/>
          <w:iCs/>
        </w:rPr>
        <w:t>M</w:t>
      </w:r>
      <w:r w:rsidR="00FC7AB6">
        <w:t>, for example</w:t>
      </w:r>
      <w:r w:rsidR="006C21AD">
        <w:t>,</w:t>
      </w:r>
      <w:r w:rsidR="00FC7AB6">
        <w:t xml:space="preserve"> the one by </w:t>
      </w:r>
      <w:r w:rsidR="00FC7AB6">
        <w:fldChar w:fldCharType="begin" w:fldLock="1"/>
      </w:r>
      <w:r w:rsidR="00EA0FA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sidR="00FC7AB6">
        <w:fldChar w:fldCharType="separate"/>
      </w:r>
      <w:r w:rsidR="00FC7AB6" w:rsidRPr="00FC7AB6">
        <w:rPr>
          <w:noProof/>
        </w:rPr>
        <w:t>Verma and Lewis</w:t>
      </w:r>
      <w:r w:rsidR="00FC7AB6">
        <w:rPr>
          <w:noProof/>
        </w:rPr>
        <w:t xml:space="preserve"> (</w:t>
      </w:r>
      <w:r w:rsidR="00FC7AB6" w:rsidRPr="00FC7AB6">
        <w:rPr>
          <w:noProof/>
        </w:rPr>
        <w:t>2020)</w:t>
      </w:r>
      <w:r w:rsidR="00FC7AB6">
        <w:fldChar w:fldCharType="end"/>
      </w:r>
      <w:r w:rsidR="00FC7AB6">
        <w:t xml:space="preserve">, </w:t>
      </w:r>
      <w:r>
        <w:t>and then adjust it in a loop</w:t>
      </w:r>
      <w:r w:rsidR="00FC7AB6">
        <w:t xml:space="preserve"> using the solver</w:t>
      </w:r>
      <w:r>
        <w:t xml:space="preserve">. </w:t>
      </w:r>
    </w:p>
    <w:p w14:paraId="04EA54F6" w14:textId="77777777" w:rsidR="005F509F" w:rsidRDefault="005F509F" w:rsidP="00F613E7"/>
    <w:p w14:paraId="333D93A9" w14:textId="73818A7C" w:rsidR="005F509F" w:rsidRDefault="000435A2" w:rsidP="005F509F">
      <w:pPr>
        <w:pStyle w:val="Heading2"/>
      </w:pPr>
      <w:bookmarkStart w:id="38" w:name="_Toc88229899"/>
      <w:r>
        <w:t>4</w:t>
      </w:r>
      <w:r w:rsidR="005F509F">
        <w:t>.2 Numerical</w:t>
      </w:r>
      <w:r w:rsidR="00F66F06">
        <w:t xml:space="preserve"> 1</w:t>
      </w:r>
      <w:bookmarkEnd w:id="38"/>
    </w:p>
    <w:p w14:paraId="2CEB741B" w14:textId="10A7A08E" w:rsidR="005F509F" w:rsidRDefault="005F509F" w:rsidP="005F509F"/>
    <w:p w14:paraId="22E2D608" w14:textId="57655C47"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w:t>
      </w:r>
      <w:r w:rsidR="002E54A8">
        <w:t>it</w:t>
      </w:r>
      <w:r w:rsidR="00A01742">
        <w:t xml:space="preserve">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Although this approach is </w:t>
      </w:r>
      <w:r w:rsidR="00F33CB7">
        <w:t xml:space="preserve">fast and </w:t>
      </w:r>
      <w:r w:rsidR="0028060D">
        <w:t>straightforward</w:t>
      </w:r>
      <w:r w:rsidR="00A01742">
        <w:t>, it does not always work.</w:t>
      </w:r>
      <w:r w:rsidR="00F33CB7">
        <w:t xml:space="preserve"> </w:t>
      </w:r>
      <w:r w:rsidR="0037091C">
        <w:t>It is possible</w:t>
      </w:r>
      <w:r w:rsidR="00F33CB7">
        <w:t xml:space="preserve"> </w:t>
      </w:r>
      <w:r w:rsidR="00F33CB7" w:rsidRPr="00A01742">
        <w:t>t</w:t>
      </w:r>
      <w:r w:rsidR="00F33CB7">
        <w:t xml:space="preserve">o improve </w:t>
      </w:r>
      <w:r w:rsidR="0037091C">
        <w:t>the</w:t>
      </w:r>
      <w:r w:rsidR="00F33CB7">
        <w:t xml:space="preserve"> estimated </w:t>
      </w:r>
      <w:r w:rsidR="00F33CB7" w:rsidRPr="00A01742">
        <w:rPr>
          <w:i/>
          <w:iCs/>
        </w:rPr>
        <w:t>M</w:t>
      </w:r>
      <w:r w:rsidR="00F33CB7">
        <w:t xml:space="preserve"> </w:t>
      </w:r>
      <w:r w:rsidR="001C3320">
        <w:t xml:space="preserve">value </w:t>
      </w:r>
      <w:r w:rsidR="00F33CB7">
        <w:t xml:space="preserve">using the methodology </w:t>
      </w:r>
      <w:r w:rsidR="00A679D7">
        <w:t>described</w:t>
      </w:r>
      <w:r w:rsidR="00F33CB7">
        <w:t xml:space="preserve"> </w:t>
      </w:r>
      <w:r w:rsidR="003E5BE6">
        <w:t xml:space="preserve">in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Glover, Kochenberger and Du, 2019)</w:t>
      </w:r>
      <w:r w:rsidR="00F33CB7">
        <w:fldChar w:fldCharType="end"/>
      </w:r>
      <w:r w:rsidR="003E5BE6">
        <w:t xml:space="preserve"> and </w:t>
      </w:r>
      <w:r w:rsidR="00A22CBF">
        <w:t>summarised</w:t>
      </w:r>
      <w:r w:rsidR="003E5BE6">
        <w:t xml:space="preserve"> in (4.1)</w:t>
      </w:r>
      <w:r w:rsidR="00A679D7">
        <w:t xml:space="preserve">, </w:t>
      </w:r>
      <w:r w:rsidR="00F33CB7">
        <w:t xml:space="preserve">but that would </w:t>
      </w:r>
      <w:r w:rsidR="003E5BE6">
        <w:t>bring</w:t>
      </w:r>
      <w:r w:rsidR="00F33CB7">
        <w:t xml:space="preserve"> the downsides of the analytical approach</w:t>
      </w:r>
      <w:r w:rsidR="001C3320">
        <w:t xml:space="preserve">, </w:t>
      </w:r>
      <w:r w:rsidR="00F33CB7">
        <w:t>inefficiency being one of them</w:t>
      </w:r>
      <w:r w:rsidR="001C3320">
        <w:t>,</w:t>
      </w:r>
      <w:r w:rsidR="00F33CB7">
        <w:t xml:space="preserve"> </w:t>
      </w:r>
      <w:r w:rsidR="003E5BE6">
        <w:t xml:space="preserve">to this </w:t>
      </w:r>
      <w:r w:rsidR="00F33CB7">
        <w:t>method</w:t>
      </w:r>
      <w:r w:rsidR="003E5BE6">
        <w:t xml:space="preserve"> too</w:t>
      </w:r>
      <w:r w:rsidR="00F33CB7">
        <w:t>.</w:t>
      </w:r>
    </w:p>
    <w:p w14:paraId="02902983" w14:textId="2B2C0611" w:rsidR="00F66F06" w:rsidRDefault="00F66F06" w:rsidP="005F509F"/>
    <w:p w14:paraId="52F19463" w14:textId="2A862021" w:rsidR="00F66F06" w:rsidRPr="00BD1AAB" w:rsidRDefault="000435A2" w:rsidP="00F66F06">
      <w:pPr>
        <w:pStyle w:val="Heading2"/>
      </w:pPr>
      <w:bookmarkStart w:id="39" w:name="_Toc88229900"/>
      <w:r>
        <w:lastRenderedPageBreak/>
        <w:t>4</w:t>
      </w:r>
      <w:r w:rsidR="00F66F06" w:rsidRPr="00BD1AAB">
        <w:t>.3 Numerical 2</w:t>
      </w:r>
      <w:bookmarkEnd w:id="39"/>
    </w:p>
    <w:p w14:paraId="2D5ED593" w14:textId="3C10719C" w:rsidR="00B55BD6" w:rsidRPr="006B1718" w:rsidRDefault="00B55BD6" w:rsidP="00F66F06">
      <w:pPr>
        <w:rPr>
          <w:highlight w:val="yellow"/>
        </w:rPr>
      </w:pPr>
    </w:p>
    <w:p w14:paraId="47319378" w14:textId="1CDB6119" w:rsidR="00AE65F5" w:rsidRPr="003E5BE6" w:rsidRDefault="00891EC2" w:rsidP="00F66F06">
      <w:pPr>
        <w:rPr>
          <w:rFonts w:eastAsiaTheme="minorEastAsia"/>
        </w:rPr>
      </w:pP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rsidR="003E5BE6">
        <w:t xml:space="preserve"> </w:t>
      </w:r>
      <w:r>
        <w:t xml:space="preserve">use </w:t>
      </w:r>
      <w:r w:rsidR="003D2BDF">
        <w:t xml:space="preserve">the </w:t>
      </w:r>
      <w:r>
        <w:t>general</w:t>
      </w:r>
      <w:r w:rsidR="003E5BE6">
        <w:t xml:space="preserve"> formulation of</w:t>
      </w:r>
      <w:r>
        <w:t xml:space="preserve"> QUBO</w:t>
      </w:r>
      <w:r w:rsidR="003E5BE6">
        <w:t xml:space="preserve"> described in</w:t>
      </w:r>
      <w:r w:rsidR="00DA4149">
        <w:t xml:space="preserve"> </w:t>
      </w:r>
      <w:r w:rsidR="00901B65">
        <w:t>S</w:t>
      </w:r>
      <w:r w:rsidR="00DA4149">
        <w:t>ection</w:t>
      </w:r>
      <w:r w:rsidR="003E5BE6">
        <w:t xml:space="preserve"> 3.4 </w:t>
      </w:r>
      <w:r>
        <w:rPr>
          <w:rFonts w:eastAsiaTheme="minorEastAsia"/>
        </w:rPr>
        <w:t xml:space="preserve">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r w:rsidR="00DA4149">
        <w:rPr>
          <w:rFonts w:eastAsiaTheme="minorEastAsia"/>
        </w:rPr>
        <w:t>They</w:t>
      </w:r>
      <w:r>
        <w:rPr>
          <w:rFonts w:eastAsiaTheme="minorEastAsia"/>
        </w:rPr>
        <w:t xml:space="preserve"> consider a problem where the next node</w:t>
      </w:r>
      <w:r w:rsidR="00E91A35">
        <w:rPr>
          <w:rFonts w:eastAsiaTheme="minorEastAsia"/>
        </w:rPr>
        <w:t xml:space="preserve"> (</w:t>
      </w:r>
      <w:r w:rsidR="00E91A35">
        <w:rPr>
          <w:rFonts w:eastAsiaTheme="minorEastAsia"/>
          <w:i/>
          <w:iCs/>
        </w:rPr>
        <w:t>x</w:t>
      </w:r>
      <w:r w:rsidR="00E91A35">
        <w:rPr>
          <w:rFonts w:eastAsiaTheme="minorEastAsia"/>
          <w:i/>
          <w:iCs/>
          <w:vertAlign w:val="subscript"/>
        </w:rPr>
        <w:t>to</w:t>
      </w:r>
      <w:r w:rsidR="00E91A35">
        <w:rPr>
          <w:rFonts w:eastAsiaTheme="minorEastAsia"/>
        </w:rPr>
        <w:t>)</w:t>
      </w:r>
      <w:r>
        <w:rPr>
          <w:rFonts w:eastAsiaTheme="minorEastAsia"/>
        </w:rPr>
        <w:t xml:space="preserve"> </w:t>
      </w:r>
      <w:r w:rsidR="00E91A35">
        <w:rPr>
          <w:rFonts w:eastAsiaTheme="minorEastAsia"/>
        </w:rPr>
        <w:t xml:space="preserve">has lower energy </w:t>
      </w:r>
      <w:r>
        <w:rPr>
          <w:rFonts w:eastAsiaTheme="minorEastAsia"/>
        </w:rPr>
        <w:t>than the current node</w:t>
      </w:r>
      <w:r w:rsidR="00E91A35">
        <w:rPr>
          <w:rFonts w:eastAsiaTheme="minorEastAsia"/>
        </w:rPr>
        <w:t xml:space="preserve"> (</w:t>
      </w:r>
      <w:r>
        <w:rPr>
          <w:rFonts w:eastAsiaTheme="minorEastAsia"/>
          <w:i/>
          <w:iCs/>
        </w:rPr>
        <w:t>x</w:t>
      </w:r>
      <w:r>
        <w:rPr>
          <w:rFonts w:eastAsiaTheme="minorEastAsia"/>
          <w:i/>
          <w:iCs/>
          <w:vertAlign w:val="subscript"/>
        </w:rPr>
        <w:t>from</w:t>
      </w:r>
      <w:r w:rsidR="00E91A35">
        <w:rPr>
          <w:rFonts w:eastAsiaTheme="minorEastAsia"/>
        </w:rPr>
        <w:t xml:space="preserve">). </w:t>
      </w:r>
      <w:r w:rsidR="00452DF7">
        <w:rPr>
          <w:rFonts w:eastAsiaTheme="minorEastAsia"/>
        </w:rPr>
        <w:t>However,</w:t>
      </w:r>
      <w:r w:rsidR="00E91A35">
        <w:rPr>
          <w:rFonts w:eastAsiaTheme="minorEastAsia"/>
        </w:rPr>
        <w:t xml:space="preserve"> </w:t>
      </w:r>
      <w:r w:rsidR="00E91A35">
        <w:rPr>
          <w:rFonts w:eastAsiaTheme="minorEastAsia"/>
          <w:i/>
          <w:iCs/>
        </w:rPr>
        <w:t>x</w:t>
      </w:r>
      <w:r w:rsidR="00E91A35">
        <w:rPr>
          <w:rFonts w:eastAsiaTheme="minorEastAsia"/>
          <w:i/>
          <w:iCs/>
          <w:vertAlign w:val="subscript"/>
        </w:rPr>
        <w:t>from</w:t>
      </w:r>
      <w:r w:rsidR="00E91A35">
        <w:rPr>
          <w:rFonts w:eastAsiaTheme="minorEastAsia"/>
        </w:rPr>
        <w:t xml:space="preserve"> </w:t>
      </w:r>
      <w:r>
        <w:rPr>
          <w:rFonts w:eastAsiaTheme="minorEastAsia"/>
        </w:rPr>
        <w:t>is feasible</w:t>
      </w:r>
      <w:r w:rsidR="003D2BDF">
        <w:rPr>
          <w:rFonts w:eastAsiaTheme="minorEastAsia"/>
        </w:rPr>
        <w:t>,</w:t>
      </w:r>
      <w:r>
        <w:rPr>
          <w:rFonts w:eastAsiaTheme="minorEastAsia"/>
        </w:rPr>
        <w:t xml:space="preserve"> and</w:t>
      </w:r>
      <w:r w:rsidR="00E91A35">
        <w:rPr>
          <w:rFonts w:eastAsiaTheme="minorEastAsia"/>
        </w:rPr>
        <w:t xml:space="preserve"> </w:t>
      </w:r>
      <w:r w:rsidR="00E91A35">
        <w:rPr>
          <w:rFonts w:eastAsiaTheme="minorEastAsia"/>
          <w:i/>
          <w:iCs/>
        </w:rPr>
        <w:t>x</w:t>
      </w:r>
      <w:r w:rsidR="00E91A35">
        <w:rPr>
          <w:rFonts w:eastAsiaTheme="minorEastAsia"/>
          <w:i/>
          <w:iCs/>
          <w:vertAlign w:val="subscript"/>
        </w:rPr>
        <w:t>to</w:t>
      </w:r>
      <w:r w:rsidR="00E91A35">
        <w:rPr>
          <w:rFonts w:eastAsiaTheme="minorEastAsia"/>
        </w:rPr>
        <w:t xml:space="preserve"> </w:t>
      </w:r>
      <w:r>
        <w:rPr>
          <w:rFonts w:eastAsiaTheme="minorEastAsia"/>
        </w:rPr>
        <w:t>is not</w:t>
      </w:r>
      <w:r w:rsidR="00E91614" w:rsidRPr="003E5BE6">
        <w:rPr>
          <w:rFonts w:eastAsiaTheme="minorEastAsia"/>
        </w:rPr>
        <w:t>.</w:t>
      </w:r>
      <w:r w:rsidR="00DA4149">
        <w:rPr>
          <w:rFonts w:eastAsiaTheme="minorEastAsia"/>
        </w:rPr>
        <w:t xml:space="preserve"> This is shown in (4.1).</w:t>
      </w:r>
    </w:p>
    <w:p w14:paraId="25B866FF" w14:textId="77777777" w:rsidR="00AE65F5" w:rsidRDefault="00AE65F5" w:rsidP="00F66F06">
      <w:pPr>
        <w:rPr>
          <w:rFonts w:eastAsiaTheme="minorEastAsia"/>
        </w:rPr>
      </w:pPr>
    </w:p>
    <w:p w14:paraId="5BEF3408" w14:textId="28824BC1" w:rsidR="00E91A35" w:rsidRPr="00E91A35" w:rsidRDefault="00CC3AD1" w:rsidP="00E91A35">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4.1</m:t>
                  </m:r>
                </m:e>
              </m:d>
            </m:e>
          </m:eqArr>
        </m:oMath>
      </m:oMathPara>
    </w:p>
    <w:p w14:paraId="68732A69" w14:textId="77777777" w:rsidR="00AE65F5" w:rsidRDefault="00AE65F5" w:rsidP="00AE65F5">
      <w:pPr>
        <w:jc w:val="center"/>
        <w:rPr>
          <w:rFonts w:eastAsiaTheme="minorEastAsia"/>
        </w:rPr>
      </w:pPr>
    </w:p>
    <w:p w14:paraId="2B0201E9" w14:textId="3F9E8AB0"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w:t>
      </w:r>
      <w:r w:rsidR="00DA4149">
        <w:rPr>
          <w:rFonts w:eastAsiaTheme="minorEastAsia"/>
        </w:rPr>
        <w:t xml:space="preserve">impose a sufficient penalty that will </w:t>
      </w:r>
      <w:r>
        <w:rPr>
          <w:rFonts w:eastAsiaTheme="minorEastAsia"/>
        </w:rPr>
        <w:t>prevent transition</w:t>
      </w:r>
      <w:r w:rsidR="00DA4149">
        <w:rPr>
          <w:rFonts w:eastAsiaTheme="minorEastAsia"/>
        </w:rPr>
        <w:t>, as shown in (4.2)</w:t>
      </w:r>
      <w:r w:rsidR="00E91614" w:rsidRPr="00E91614">
        <w:rPr>
          <w:rFonts w:eastAsiaTheme="minorEastAsia"/>
        </w:rPr>
        <w:t xml:space="preserve">. </w:t>
      </w:r>
      <w:r w:rsidR="00E91614">
        <w:rPr>
          <w:rFonts w:eastAsiaTheme="minorEastAsia"/>
        </w:rPr>
        <w:t>O</w:t>
      </w:r>
      <w:r>
        <w:rPr>
          <w:rFonts w:eastAsiaTheme="minorEastAsia"/>
        </w:rPr>
        <w:t>therwise</w:t>
      </w:r>
      <w:r w:rsidR="003D2BDF">
        <w:rPr>
          <w:rFonts w:eastAsiaTheme="minorEastAsia"/>
        </w:rPr>
        <w:t>,</w:t>
      </w:r>
      <w:r>
        <w:rPr>
          <w:rFonts w:eastAsiaTheme="minorEastAsia"/>
        </w:rPr>
        <w:t xml:space="preserve"> </w:t>
      </w:r>
      <w:r w:rsidR="005A1ED3">
        <w:rPr>
          <w:rFonts w:eastAsiaTheme="minorEastAsia"/>
        </w:rPr>
        <w:t xml:space="preserve">the </w:t>
      </w:r>
      <w:r w:rsidR="00093BF1">
        <w:rPr>
          <w:rFonts w:eastAsiaTheme="minorEastAsia"/>
        </w:rPr>
        <w:t>algorithm</w:t>
      </w:r>
      <w:r>
        <w:rPr>
          <w:rFonts w:eastAsiaTheme="minorEastAsia"/>
        </w:rPr>
        <w:t xml:space="preserve"> would choose an infeasible solution over a feasible one</w:t>
      </w:r>
      <w:r w:rsidR="00E91614">
        <w:rPr>
          <w:rFonts w:eastAsiaTheme="minorEastAsia"/>
        </w:rPr>
        <w:t>.</w:t>
      </w:r>
    </w:p>
    <w:p w14:paraId="75840AA2" w14:textId="02B0F728" w:rsidR="00AE65F5" w:rsidRDefault="00AE65F5" w:rsidP="00F66F06">
      <w:pPr>
        <w:rPr>
          <w:rFonts w:eastAsiaTheme="minorEastAsia"/>
        </w:rPr>
      </w:pPr>
    </w:p>
    <w:p w14:paraId="3785608A" w14:textId="12D55671" w:rsidR="00E91614" w:rsidRPr="00E91614" w:rsidRDefault="00CC3AD1" w:rsidP="00F66F06">
      <w:pP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2</m:t>
                  </m:r>
                </m:e>
              </m:d>
            </m:e>
          </m:eqArr>
        </m:oMath>
      </m:oMathPara>
    </w:p>
    <w:p w14:paraId="6B60D1B2" w14:textId="4ECB08E4" w:rsidR="00AE65F5" w:rsidRDefault="00AE65F5" w:rsidP="00F66F06">
      <w:pPr>
        <w:rPr>
          <w:rFonts w:eastAsiaTheme="minorEastAsia"/>
        </w:rPr>
      </w:pPr>
    </w:p>
    <w:p w14:paraId="5E20F7D4" w14:textId="4D60ED05" w:rsidR="00AE65F5" w:rsidRDefault="00E525BB" w:rsidP="00F66F06">
      <w:pPr>
        <w:rPr>
          <w:rFonts w:eastAsiaTheme="minorEastAsia"/>
        </w:rPr>
      </w:pPr>
      <w:r>
        <w:rPr>
          <w:rFonts w:eastAsiaTheme="minorEastAsia"/>
        </w:rPr>
        <w:t>Equation 4.2</w:t>
      </w:r>
      <w:r w:rsidR="00AE65F5">
        <w:rPr>
          <w:rFonts w:eastAsiaTheme="minorEastAsia"/>
        </w:rPr>
        <w:t xml:space="preserve"> can be rearranged to get a lower bound of </w:t>
      </w:r>
      <w:r w:rsidR="00AE65F5">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7AE3AB43" w14:textId="0B2E23B4" w:rsidR="00E525BB" w:rsidRPr="00E525BB" w:rsidRDefault="00CC3AD1" w:rsidP="00F66F06">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3</m:t>
                  </m:r>
                </m:e>
              </m:d>
            </m:e>
          </m:eqArr>
        </m:oMath>
      </m:oMathPara>
    </w:p>
    <w:p w14:paraId="4ADCCEBF" w14:textId="77777777" w:rsidR="00676BA0" w:rsidRDefault="00676BA0" w:rsidP="00F66F06">
      <w:pPr>
        <w:rPr>
          <w:rFonts w:eastAsiaTheme="minorEastAsia"/>
        </w:rPr>
      </w:pPr>
    </w:p>
    <w:p w14:paraId="50215D31" w14:textId="49491010"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w:t>
      </w:r>
      <w:r w:rsidR="006C21AD">
        <w:rPr>
          <w:rFonts w:eastAsiaTheme="minorEastAsia"/>
        </w:rPr>
        <w:t>minimising</w:t>
      </w:r>
      <w:r>
        <w:rPr>
          <w:rFonts w:eastAsiaTheme="minorEastAsia"/>
        </w:rPr>
        <w:t xml:space="preserve"> the denominator, they </w:t>
      </w:r>
      <w:r w:rsidR="00DA4149">
        <w:rPr>
          <w:rFonts w:eastAsiaTheme="minorEastAsia"/>
        </w:rPr>
        <w:t>make an optimistic assumption that</w:t>
      </w:r>
      <w:r>
        <w:rPr>
          <w:rFonts w:eastAsiaTheme="minorEastAsia"/>
        </w:rPr>
        <w:t xml:space="preserve"> it </w:t>
      </w:r>
      <w:r w:rsidR="00DA4149">
        <w:rPr>
          <w:rFonts w:eastAsiaTheme="minorEastAsia"/>
        </w:rPr>
        <w:t xml:space="preserve">is always </w:t>
      </w:r>
      <w:r w:rsidR="00AC3B16">
        <w:rPr>
          <w:rFonts w:eastAsiaTheme="minorEastAsia"/>
        </w:rPr>
        <w:t>equal</w:t>
      </w:r>
      <w:r w:rsidR="00DA4149">
        <w:rPr>
          <w:rFonts w:eastAsiaTheme="minorEastAsia"/>
        </w:rPr>
        <w:t xml:space="preserve"> to</w:t>
      </w:r>
      <w:r>
        <w:rPr>
          <w:rFonts w:eastAsiaTheme="minorEastAsia"/>
        </w:rPr>
        <w:t xml:space="preserve"> 1.</w:t>
      </w:r>
      <w:r w:rsidR="007C62EA">
        <w:rPr>
          <w:rFonts w:eastAsiaTheme="minorEastAsia"/>
        </w:rPr>
        <w:t xml:space="preserve"> They </w:t>
      </w:r>
      <w:r w:rsidR="00DA4149">
        <w:rPr>
          <w:rFonts w:eastAsiaTheme="minorEastAsia"/>
        </w:rPr>
        <w:t xml:space="preserve">then </w:t>
      </w:r>
      <w:r w:rsidR="007C62EA">
        <w:rPr>
          <w:rFonts w:eastAsiaTheme="minorEastAsia"/>
        </w:rPr>
        <w:t xml:space="preserve">propose an algorithm that finds the maximum transition for a 1-flip solver in </w:t>
      </w:r>
      <w:r w:rsidR="007C62EA">
        <w:rPr>
          <w:rFonts w:eastAsiaTheme="minorEastAsia"/>
          <w:i/>
          <w:iCs/>
        </w:rPr>
        <w:t>O(2n</w:t>
      </w:r>
      <w:r w:rsidR="007C62EA">
        <w:rPr>
          <w:rFonts w:eastAsiaTheme="minorEastAsia"/>
          <w:i/>
          <w:iCs/>
          <w:vertAlign w:val="superscript"/>
        </w:rPr>
        <w:t>2</w:t>
      </w:r>
      <w:r w:rsidR="007C62EA">
        <w:rPr>
          <w:rFonts w:eastAsiaTheme="minorEastAsia"/>
          <w:i/>
          <w:iCs/>
        </w:rPr>
        <w:t>)</w:t>
      </w:r>
      <w:r w:rsidR="007C62EA">
        <w:rPr>
          <w:rFonts w:eastAsiaTheme="minorEastAsia"/>
        </w:rPr>
        <w:t xml:space="preserve"> steps</w:t>
      </w:r>
      <w:r w:rsidR="00DA4149">
        <w:rPr>
          <w:rFonts w:eastAsiaTheme="minorEastAsia"/>
        </w:rPr>
        <w:t>, which is the estimated</w:t>
      </w:r>
      <w:r w:rsidR="00BB15C6">
        <w:rPr>
          <w:rFonts w:eastAsiaTheme="minorEastAsia"/>
        </w:rPr>
        <w:t xml:space="preserve"> lower bound of a penalty coefficient as shown in (4.4).</w:t>
      </w:r>
    </w:p>
    <w:p w14:paraId="69404B82" w14:textId="629DA440" w:rsidR="00676BA0" w:rsidRDefault="00676BA0" w:rsidP="00F66F06">
      <w:pPr>
        <w:rPr>
          <w:rFonts w:eastAsiaTheme="minorEastAsia"/>
        </w:rPr>
      </w:pPr>
    </w:p>
    <w:p w14:paraId="38C0FEA5" w14:textId="5EF5D7FB" w:rsidR="007C62EA" w:rsidRPr="007C62EA" w:rsidRDefault="00CC3AD1"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4</m:t>
                  </m:r>
                </m:e>
              </m:d>
            </m:e>
          </m:eqArr>
        </m:oMath>
      </m:oMathPara>
    </w:p>
    <w:p w14:paraId="49DFCFAF" w14:textId="77777777" w:rsidR="00C264B0" w:rsidRDefault="00C264B0" w:rsidP="00F66F06">
      <w:pPr>
        <w:rPr>
          <w:rFonts w:eastAsiaTheme="minorEastAsia"/>
        </w:rPr>
      </w:pPr>
    </w:p>
    <w:p w14:paraId="034823B2" w14:textId="6055BABE"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0</m:t>
        </m:r>
      </m:oMath>
      <w:r>
        <w:rPr>
          <w:rFonts w:eastAsiaTheme="minorEastAsia"/>
        </w:rPr>
        <w:t xml:space="preserve"> flips can </w:t>
      </w:r>
      <w:r w:rsidR="00BB15C6">
        <w:rPr>
          <w:rFonts w:eastAsiaTheme="minorEastAsia"/>
        </w:rPr>
        <w:t>cause</w:t>
      </w:r>
      <w:r>
        <w:rPr>
          <w:rFonts w:eastAsiaTheme="minorEastAsia"/>
        </w:rPr>
        <w:t xml:space="preserve"> </w:t>
      </w:r>
      <w:r w:rsidR="007C62EA">
        <w:rPr>
          <w:rFonts w:eastAsiaTheme="minorEastAsia"/>
        </w:rPr>
        <w:t>energy</w:t>
      </w:r>
      <w:r>
        <w:rPr>
          <w:rFonts w:eastAsiaTheme="minorEastAsia"/>
        </w:rPr>
        <w:t xml:space="preserve"> </w:t>
      </w:r>
      <w:r w:rsidR="007C62EA">
        <w:rPr>
          <w:rFonts w:eastAsiaTheme="minorEastAsia"/>
        </w:rPr>
        <w:t>drop</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from 0 to 1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sidR="00BB15C6">
        <w:rPr>
          <w:rFonts w:eastAsiaTheme="minorEastAsia"/>
        </w:rPr>
        <w:t xml:space="preserve">Thus, </w:t>
      </w:r>
      <w:r>
        <w:rPr>
          <w:rFonts w:eastAsiaTheme="minorEastAsia"/>
        </w:rPr>
        <w:t xml:space="preserve">every </w:t>
      </w:r>
      <w:r>
        <w:rPr>
          <w:rFonts w:eastAsiaTheme="minorEastAsia"/>
          <w:i/>
          <w:iCs/>
        </w:rPr>
        <w:t>x</w:t>
      </w:r>
      <w:r>
        <w:rPr>
          <w:rFonts w:eastAsiaTheme="minorEastAsia"/>
          <w:i/>
          <w:iCs/>
          <w:vertAlign w:val="subscript"/>
        </w:rPr>
        <w:t>i</w:t>
      </w:r>
      <w:r>
        <w:rPr>
          <w:rFonts w:eastAsiaTheme="minorEastAsia"/>
        </w:rPr>
        <w:t xml:space="preserve"> </w:t>
      </w:r>
      <w:r w:rsidR="00093BF1">
        <w:rPr>
          <w:rFonts w:eastAsiaTheme="minorEastAsia"/>
        </w:rPr>
        <w:t xml:space="preserve">needs to be flipped </w:t>
      </w:r>
      <w:r w:rsidR="007C62EA">
        <w:rPr>
          <w:rFonts w:eastAsiaTheme="minorEastAsia"/>
        </w:rPr>
        <w:t>twice</w:t>
      </w:r>
      <w:r w:rsidR="00096CEE">
        <w:rPr>
          <w:rFonts w:eastAsiaTheme="minorEastAsia"/>
        </w:rPr>
        <w:t xml:space="preserve"> to find the maximum transition:</w:t>
      </w:r>
    </w:p>
    <w:p w14:paraId="33EFCFFF" w14:textId="77777777" w:rsidR="00A5553C" w:rsidRDefault="00A5553C" w:rsidP="00F66F06">
      <w:pPr>
        <w:rPr>
          <w:rFonts w:eastAsiaTheme="minorEastAsia"/>
        </w:rPr>
      </w:pPr>
    </w:p>
    <w:p w14:paraId="26053A70" w14:textId="77777777" w:rsidR="002958D6" w:rsidRDefault="00CC3AD1" w:rsidP="00F66F06">
      <w:pPr>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rPr>
                  </m:ctrlPr>
                </m:funcPr>
                <m:fName>
                  <m:r>
                    <m:rPr>
                      <m:sty m:val="p"/>
                    </m:rPr>
                    <w:rPr>
                      <w:rFonts w:ascii="Cambria Math" w:eastAsiaTheme="minorEastAsia" w:hAnsi="Cambria Math"/>
                    </w:rPr>
                    <m:t>max</m:t>
                  </m:r>
                </m:fName>
                <m:e>
                  <m:r>
                    <w:rPr>
                      <w:rFonts w:ascii="Cambria Math" w:eastAsiaTheme="minorEastAsia" w:hAnsi="Cambria Math"/>
                    </w:rPr>
                    <m:t>transition</m:t>
                  </m:r>
                </m:e>
              </m:func>
              <m:r>
                <w:rPr>
                  <w:rFonts w:ascii="Cambria Math" w:eastAsiaTheme="minorEastAsia" w:hAnsi="Cambria Math"/>
                </w:rPr>
                <m:t>=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0</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m:t>
                  </m:r>
                </m:e>
              </m:d>
            </m:e>
          </m:eqArr>
        </m:oMath>
      </m:oMathPara>
    </w:p>
    <w:p w14:paraId="52D57F24" w14:textId="77777777" w:rsidR="002958D6" w:rsidRDefault="002958D6" w:rsidP="00F66F06">
      <w:pPr>
        <w:rPr>
          <w:rFonts w:eastAsiaTheme="minorEastAsia"/>
        </w:rPr>
      </w:pPr>
    </w:p>
    <w:p w14:paraId="7EA3C287" w14:textId="17CF67B8" w:rsidR="00812EB8" w:rsidRPr="00AA45E1" w:rsidRDefault="002958D6" w:rsidP="00F66F06">
      <w:pPr>
        <w:rPr>
          <w:rFonts w:eastAsiaTheme="minorEastAsia"/>
        </w:rPr>
      </w:pPr>
      <w:r>
        <w:rPr>
          <w:rFonts w:eastAsiaTheme="minorEastAsia"/>
        </w:rPr>
        <w:t>T</w:t>
      </w:r>
      <w:r w:rsidR="00096CEE">
        <w:rPr>
          <w:rFonts w:eastAsiaTheme="minorEastAsia"/>
        </w:rPr>
        <w:t xml:space="preserve">he maximum </w:t>
      </w:r>
      <w:r w:rsidR="00BE3AD0">
        <w:rPr>
          <w:rFonts w:eastAsiaTheme="minorEastAsia"/>
        </w:rPr>
        <w:t xml:space="preserve">transition </w:t>
      </w:r>
      <w:r w:rsidR="00096CEE">
        <w:rPr>
          <w:rFonts w:eastAsiaTheme="minorEastAsia"/>
        </w:rPr>
        <w:t xml:space="preserve">of </w:t>
      </w:r>
      <m:oMath>
        <m:r>
          <w:rPr>
            <w:rFonts w:ascii="Cambria Math" w:eastAsiaTheme="minorEastAsia" w:hAnsi="Cambria Math"/>
          </w:rPr>
          <m:t>0→1</m:t>
        </m:r>
      </m:oMath>
      <w:r w:rsidR="00096CEE">
        <w:rPr>
          <w:rFonts w:eastAsiaTheme="minorEastAsia"/>
        </w:rPr>
        <w:t xml:space="preserve"> </w:t>
      </w:r>
      <w:r w:rsidR="00BE3AD0">
        <w:rPr>
          <w:rFonts w:eastAsiaTheme="minorEastAsia"/>
        </w:rPr>
        <w:t>flip</w:t>
      </w:r>
      <w:r w:rsidR="00D82D6E">
        <w:rPr>
          <w:rFonts w:eastAsiaTheme="minorEastAsia"/>
        </w:rPr>
        <w:t>s</w:t>
      </w:r>
      <w:r w:rsidR="00BE3AD0">
        <w:rPr>
          <w:rFonts w:eastAsiaTheme="minorEastAsia"/>
        </w:rPr>
        <w:t xml:space="preserve"> can </w:t>
      </w:r>
      <w:r w:rsidR="00096CEE">
        <w:rPr>
          <w:rFonts w:eastAsiaTheme="minorEastAsia"/>
        </w:rPr>
        <w:t>be found by doing the following</w:t>
      </w:r>
      <w:r w:rsidR="00BE3AD0">
        <w:rPr>
          <w:rFonts w:eastAsiaTheme="minorEastAsia"/>
        </w:rPr>
        <w:t>. F</w:t>
      </w:r>
      <w:r w:rsidR="002919CA">
        <w:rPr>
          <w:rFonts w:eastAsiaTheme="minorEastAsia"/>
        </w:rPr>
        <w:t>or</w:t>
      </w:r>
      <w:r w:rsidR="00096CEE" w:rsidRPr="00096CEE">
        <w:rPr>
          <w:rFonts w:eastAsiaTheme="minorEastAsia"/>
        </w:rPr>
        <w:t xml:space="preserve"> </w:t>
      </w:r>
      <w:r w:rsidR="00096CEE">
        <w:rPr>
          <w:rFonts w:eastAsiaTheme="minorEastAsia"/>
        </w:rPr>
        <w:t>every</w:t>
      </w:r>
      <w:r w:rsidR="00096CEE" w:rsidRPr="00096CEE">
        <w:rPr>
          <w:rFonts w:eastAsiaTheme="minorEastAsia"/>
        </w:rPr>
        <w:t xml:space="preserve"> </w:t>
      </w:r>
      <w:r w:rsidR="00096CEE">
        <w:rPr>
          <w:rFonts w:eastAsiaTheme="minorEastAsia"/>
          <w:i/>
          <w:iCs/>
        </w:rPr>
        <w:t>x</w:t>
      </w:r>
      <w:r w:rsidR="00096CEE">
        <w:rPr>
          <w:rFonts w:eastAsiaTheme="minorEastAsia"/>
          <w:i/>
          <w:iCs/>
          <w:vertAlign w:val="subscript"/>
        </w:rPr>
        <w:t>i</w:t>
      </w:r>
      <w:r w:rsidR="00096CEE">
        <w:rPr>
          <w:rFonts w:eastAsiaTheme="minorEastAsia"/>
        </w:rPr>
        <w:t xml:space="preserve">, </w:t>
      </w:r>
      <w:r w:rsidR="00BB15C6">
        <w:rPr>
          <w:rFonts w:eastAsiaTheme="minorEastAsia"/>
        </w:rPr>
        <w:t>sum</w:t>
      </w:r>
      <w:r w:rsidR="00096CEE">
        <w:rPr>
          <w:rFonts w:eastAsiaTheme="minorEastAsia"/>
        </w:rPr>
        <w:t xml:space="preserve"> the coefficient of its linear part (</w:t>
      </w:r>
      <w:r w:rsidR="00096CEE">
        <w:rPr>
          <w:rFonts w:eastAsiaTheme="minorEastAsia"/>
          <w:i/>
          <w:iCs/>
        </w:rPr>
        <w:t>q</w:t>
      </w:r>
      <w:r w:rsidR="00096CEE">
        <w:rPr>
          <w:rFonts w:eastAsiaTheme="minorEastAsia"/>
          <w:i/>
          <w:iCs/>
          <w:vertAlign w:val="subscript"/>
        </w:rPr>
        <w:t>ii</w:t>
      </w:r>
      <w:r w:rsidR="00096CEE">
        <w:rPr>
          <w:rFonts w:eastAsiaTheme="minorEastAsia"/>
        </w:rPr>
        <w:t xml:space="preserve">) and </w:t>
      </w:r>
      <w:r w:rsidR="00966E70">
        <w:rPr>
          <w:rFonts w:eastAsiaTheme="minorEastAsia"/>
        </w:rPr>
        <w:t xml:space="preserve">all the positive coefficients </w:t>
      </w:r>
      <w:r w:rsidR="00BE3AD0">
        <w:rPr>
          <w:rFonts w:eastAsiaTheme="minorEastAsia"/>
        </w:rPr>
        <w:t>of its quadratic part</w:t>
      </w:r>
      <w:r w:rsidR="00812EB8">
        <w:rPr>
          <w:rFonts w:eastAsiaTheme="minorEastAsia"/>
        </w:rPr>
        <w:t xml:space="preserve"> (</w:t>
      </w:r>
      <w:r w:rsidR="00812EB8">
        <w:rPr>
          <w:rFonts w:eastAsiaTheme="minorEastAsia"/>
          <w:i/>
          <w:iCs/>
        </w:rPr>
        <w:t>q</w:t>
      </w:r>
      <w:r w:rsidR="00812EB8">
        <w:rPr>
          <w:rFonts w:eastAsiaTheme="minorEastAsia"/>
          <w:i/>
          <w:iCs/>
          <w:vertAlign w:val="subscript"/>
        </w:rPr>
        <w:t>ij</w:t>
      </w:r>
      <w:r w:rsidR="00812EB8">
        <w:rPr>
          <w:rFonts w:eastAsiaTheme="minorEastAsia"/>
          <w:i/>
          <w:iCs/>
        </w:rPr>
        <w:t xml:space="preserve"> &gt; 0</w:t>
      </w:r>
      <w:r w:rsidR="00812EB8">
        <w:rPr>
          <w:rFonts w:eastAsiaTheme="minorEastAsia"/>
        </w:rPr>
        <w:t>)</w:t>
      </w:r>
      <w:r w:rsidR="00966E70">
        <w:rPr>
          <w:rFonts w:eastAsiaTheme="minorEastAsia"/>
        </w:rPr>
        <w:t xml:space="preserve">. </w:t>
      </w:r>
      <w:r w:rsidR="00BB15C6">
        <w:rPr>
          <w:rFonts w:eastAsiaTheme="minorEastAsia"/>
        </w:rPr>
        <w:t>Negative coefficients</w:t>
      </w:r>
      <w:r w:rsidR="00BE3AD0">
        <w:rPr>
          <w:rFonts w:eastAsiaTheme="minorEastAsia"/>
        </w:rPr>
        <w:t xml:space="preserve"> </w:t>
      </w:r>
      <w:r w:rsidR="001342BB">
        <w:rPr>
          <w:rFonts w:eastAsiaTheme="minorEastAsia"/>
        </w:rPr>
        <w:t xml:space="preserve">are ignored </w:t>
      </w:r>
      <w:r w:rsidR="006C21AD">
        <w:rPr>
          <w:rFonts w:eastAsiaTheme="minorEastAsia"/>
        </w:rPr>
        <w:t xml:space="preserve">as </w:t>
      </w:r>
      <w:r w:rsidR="00002BE9">
        <w:rPr>
          <w:rFonts w:eastAsiaTheme="minorEastAsia"/>
        </w:rPr>
        <w:t>the second variable in quadratic (</w:t>
      </w:r>
      <w:r w:rsidR="00BE3AD0">
        <w:rPr>
          <w:rFonts w:eastAsiaTheme="minorEastAsia"/>
          <w:i/>
          <w:iCs/>
        </w:rPr>
        <w:t>x</w:t>
      </w:r>
      <w:r w:rsidR="00BE3AD0">
        <w:rPr>
          <w:rFonts w:eastAsiaTheme="minorEastAsia"/>
          <w:i/>
          <w:iCs/>
          <w:vertAlign w:val="subscript"/>
        </w:rPr>
        <w:t>j</w:t>
      </w:r>
      <w:r w:rsidR="00002BE9">
        <w:rPr>
          <w:rFonts w:eastAsiaTheme="minorEastAsia"/>
        </w:rPr>
        <w:t>) will be 0</w:t>
      </w:r>
      <w:r w:rsidR="00BE3AD0">
        <w:rPr>
          <w:rFonts w:eastAsiaTheme="minorEastAsia"/>
        </w:rPr>
        <w:t>.</w:t>
      </w:r>
      <w:r w:rsidR="007E0042">
        <w:rPr>
          <w:rFonts w:eastAsiaTheme="minorEastAsia"/>
        </w:rPr>
        <w:t xml:space="preserve"> </w:t>
      </w:r>
      <w:r w:rsidR="00966E70">
        <w:rPr>
          <w:rFonts w:eastAsiaTheme="minorEastAsia"/>
        </w:rPr>
        <w:t>The</w:t>
      </w:r>
      <w:r w:rsidR="00966E70" w:rsidRPr="00966E70">
        <w:rPr>
          <w:rFonts w:eastAsiaTheme="minorEastAsia"/>
        </w:rPr>
        <w:t xml:space="preserve"> </w:t>
      </w:r>
      <w:r w:rsidR="00966E70">
        <w:rPr>
          <w:rFonts w:eastAsiaTheme="minorEastAsia"/>
        </w:rPr>
        <w:t>maximum</w:t>
      </w:r>
      <w:r w:rsidR="007E0042">
        <w:rPr>
          <w:rFonts w:eastAsiaTheme="minorEastAsia"/>
        </w:rPr>
        <w:t xml:space="preserve"> transition</w:t>
      </w:r>
      <w:r w:rsidR="00966E70" w:rsidRPr="00966E70">
        <w:rPr>
          <w:rFonts w:eastAsiaTheme="minorEastAsia"/>
        </w:rPr>
        <w:t xml:space="preserve"> </w:t>
      </w:r>
      <w:r w:rsidR="00966E70">
        <w:rPr>
          <w:rFonts w:eastAsiaTheme="minorEastAsia"/>
        </w:rPr>
        <w:t>of</w:t>
      </w:r>
      <w:r w:rsidR="00966E70" w:rsidRPr="00966E70">
        <w:rPr>
          <w:rFonts w:eastAsiaTheme="minorEastAsia"/>
        </w:rPr>
        <w:t xml:space="preserve"> </w:t>
      </w:r>
      <m:oMath>
        <m:r>
          <w:rPr>
            <w:rFonts w:ascii="Cambria Math" w:eastAsiaTheme="minorEastAsia" w:hAnsi="Cambria Math"/>
          </w:rPr>
          <m:t>1→0</m:t>
        </m:r>
      </m:oMath>
      <w:r w:rsidR="00966E70">
        <w:rPr>
          <w:rFonts w:eastAsiaTheme="minorEastAsia"/>
        </w:rPr>
        <w:t xml:space="preserve"> </w:t>
      </w:r>
      <w:r w:rsidR="00D82D6E">
        <w:rPr>
          <w:rFonts w:eastAsiaTheme="minorEastAsia"/>
        </w:rPr>
        <w:t>flips</w:t>
      </w:r>
      <w:r w:rsidR="00966E70">
        <w:rPr>
          <w:rFonts w:eastAsiaTheme="minorEastAsia"/>
        </w:rPr>
        <w:t xml:space="preserve"> </w:t>
      </w:r>
      <w:r w:rsidR="001342BB">
        <w:rPr>
          <w:rFonts w:eastAsiaTheme="minorEastAsia"/>
        </w:rPr>
        <w:t xml:space="preserve">is </w:t>
      </w:r>
      <w:r w:rsidR="00966E70">
        <w:rPr>
          <w:rFonts w:eastAsiaTheme="minorEastAsia"/>
        </w:rPr>
        <w:t xml:space="preserve">found </w:t>
      </w:r>
      <w:r w:rsidR="00002BE9">
        <w:rPr>
          <w:rFonts w:eastAsiaTheme="minorEastAsia"/>
        </w:rPr>
        <w:t>similarly</w:t>
      </w:r>
      <w:r w:rsidR="001342BB">
        <w:rPr>
          <w:rFonts w:eastAsiaTheme="minorEastAsia"/>
        </w:rPr>
        <w:t xml:space="preserve">, but </w:t>
      </w:r>
      <w:r w:rsidR="00002BE9">
        <w:rPr>
          <w:rFonts w:eastAsiaTheme="minorEastAsia"/>
        </w:rPr>
        <w:t>since</w:t>
      </w:r>
      <w:r w:rsidR="00966E70">
        <w:rPr>
          <w:rFonts w:eastAsiaTheme="minorEastAsia"/>
        </w:rPr>
        <w:t xml:space="preserve"> </w:t>
      </w:r>
      <w:r w:rsidR="007E0042">
        <w:rPr>
          <w:rFonts w:eastAsiaTheme="minorEastAsia"/>
        </w:rPr>
        <w:t xml:space="preserve">it </w:t>
      </w:r>
      <w:r w:rsidR="00966E70">
        <w:rPr>
          <w:rFonts w:eastAsiaTheme="minorEastAsia"/>
        </w:rPr>
        <w:t xml:space="preserve">brings positive changes by nullifying the negative coefficients, </w:t>
      </w:r>
      <w:r w:rsidR="001342BB">
        <w:rPr>
          <w:rFonts w:eastAsiaTheme="minorEastAsia"/>
        </w:rPr>
        <w:t>coefficient</w:t>
      </w:r>
      <w:r w:rsidR="00966E70">
        <w:rPr>
          <w:rFonts w:eastAsiaTheme="minorEastAsia"/>
        </w:rPr>
        <w:t xml:space="preserve"> negatives</w:t>
      </w:r>
      <w:r w:rsidR="00093BF1">
        <w:rPr>
          <w:rFonts w:eastAsiaTheme="minorEastAsia"/>
        </w:rPr>
        <w:t xml:space="preserve"> need to be summed</w:t>
      </w:r>
      <w:r w:rsidR="00966E70">
        <w:rPr>
          <w:rFonts w:eastAsiaTheme="minorEastAsia"/>
        </w:rPr>
        <w:t xml:space="preserve">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m:t>
            </m:r>
          </m:sub>
        </m:sSub>
        <m:r>
          <w:rPr>
            <w:rFonts w:ascii="Cambria Math" w:eastAsiaTheme="minorEastAsia" w:hAnsi="Cambria Math"/>
          </w:rPr>
          <m:t xml:space="preserve"> </m:t>
        </m:r>
      </m:oMath>
      <w:r w:rsidR="00966E70">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 xml:space="preserve">reasons, the negative </w:t>
      </w:r>
      <w:r w:rsidR="00002BE9">
        <w:rPr>
          <w:rFonts w:eastAsiaTheme="minorEastAsia"/>
        </w:rPr>
        <w:t xml:space="preserve">coefficients of the quadratic part </w:t>
      </w:r>
      <w:r w:rsidR="00812EB8">
        <w:rPr>
          <w:rFonts w:eastAsiaTheme="minorEastAsia"/>
        </w:rPr>
        <w:t>(</w:t>
      </w:r>
      <w:r w:rsidR="00812EB8">
        <w:rPr>
          <w:rFonts w:eastAsiaTheme="minorEastAsia"/>
          <w:i/>
          <w:iCs/>
        </w:rPr>
        <w:t>q</w:t>
      </w:r>
      <w:r w:rsidR="00812EB8">
        <w:rPr>
          <w:rFonts w:eastAsiaTheme="minorEastAsia"/>
          <w:i/>
          <w:iCs/>
          <w:vertAlign w:val="subscript"/>
        </w:rPr>
        <w:t>ij</w:t>
      </w:r>
      <w:r w:rsidR="00812EB8">
        <w:rPr>
          <w:rFonts w:eastAsiaTheme="minorEastAsia"/>
          <w:i/>
          <w:iCs/>
        </w:rPr>
        <w:t xml:space="preserve"> &lt; 0</w:t>
      </w:r>
      <w:r w:rsidR="00812EB8">
        <w:rPr>
          <w:rFonts w:eastAsiaTheme="minorEastAsia"/>
        </w:rPr>
        <w:t>)</w:t>
      </w:r>
      <w:r w:rsidR="00002BE9">
        <w:rPr>
          <w:rFonts w:eastAsiaTheme="minorEastAsia"/>
        </w:rPr>
        <w:t xml:space="preserve"> </w:t>
      </w:r>
      <w:r w:rsidR="00093BF1">
        <w:rPr>
          <w:rFonts w:eastAsiaTheme="minorEastAsia"/>
        </w:rPr>
        <w:t xml:space="preserve">need to be summed </w:t>
      </w:r>
      <w:r w:rsidR="00002BE9">
        <w:rPr>
          <w:rFonts w:eastAsiaTheme="minorEastAsia"/>
        </w:rPr>
        <w:t>instead of positive ones</w:t>
      </w:r>
      <w:r w:rsidR="00812EB8">
        <w:rPr>
          <w:rFonts w:eastAsiaTheme="minorEastAsia"/>
        </w:rPr>
        <w:t>.</w:t>
      </w:r>
      <w:r w:rsidR="007E0042">
        <w:rPr>
          <w:rFonts w:eastAsiaTheme="minorEastAsia"/>
        </w:rPr>
        <w:t xml:space="preserve"> The maximum transition encountered in this process</w:t>
      </w:r>
      <w:r w:rsidR="001342BB">
        <w:rPr>
          <w:rFonts w:eastAsiaTheme="minorEastAsia"/>
        </w:rPr>
        <w:t xml:space="preserve"> is the estimate of </w:t>
      </w:r>
      <w:r w:rsidR="001342BB" w:rsidRPr="001342BB">
        <w:rPr>
          <w:rFonts w:eastAsiaTheme="minorEastAsia"/>
          <w:i/>
          <w:iCs/>
        </w:rPr>
        <w:t>M</w:t>
      </w:r>
      <w:r w:rsidR="001342BB" w:rsidRPr="001342BB">
        <w:rPr>
          <w:rFonts w:eastAsiaTheme="minorEastAsia"/>
        </w:rPr>
        <w:t xml:space="preserve">. </w:t>
      </w:r>
      <w:r w:rsidR="00812EB8" w:rsidRPr="001342BB">
        <w:rPr>
          <w:rFonts w:eastAsiaTheme="minorEastAsia"/>
        </w:rPr>
        <w:t>All</w:t>
      </w:r>
      <w:r w:rsidR="00812EB8">
        <w:rPr>
          <w:rFonts w:eastAsiaTheme="minorEastAsia"/>
        </w:rPr>
        <w:t xml:space="preserve"> </w:t>
      </w:r>
      <w:r w:rsidR="00953C95">
        <w:rPr>
          <w:rFonts w:eastAsiaTheme="minorEastAsia"/>
        </w:rPr>
        <w:t>the</w:t>
      </w:r>
      <w:r w:rsidR="007E0042">
        <w:rPr>
          <w:rFonts w:eastAsiaTheme="minorEastAsia"/>
        </w:rPr>
        <w:t>se</w:t>
      </w:r>
      <w:r w:rsidR="00812EB8">
        <w:rPr>
          <w:rFonts w:eastAsiaTheme="minorEastAsia"/>
        </w:rPr>
        <w:t xml:space="preserve"> </w:t>
      </w:r>
      <w:r w:rsidR="00953C95">
        <w:rPr>
          <w:rFonts w:eastAsiaTheme="minorEastAsia"/>
        </w:rPr>
        <w:t xml:space="preserve">steps </w:t>
      </w:r>
      <w:r w:rsidR="00002BE9">
        <w:rPr>
          <w:rFonts w:eastAsiaTheme="minorEastAsia"/>
        </w:rPr>
        <w:t>are</w:t>
      </w:r>
      <w:r w:rsidR="00812EB8">
        <w:rPr>
          <w:rFonts w:eastAsiaTheme="minorEastAsia"/>
        </w:rPr>
        <w:t xml:space="preserve"> expressed </w:t>
      </w:r>
      <w:r w:rsidR="00002BE9">
        <w:rPr>
          <w:rFonts w:eastAsiaTheme="minorEastAsia"/>
        </w:rPr>
        <w:t xml:space="preserve">in </w:t>
      </w:r>
      <w:r w:rsidR="007E0042">
        <w:rPr>
          <w:rFonts w:eastAsiaTheme="minorEastAsia"/>
        </w:rPr>
        <w:t>(</w:t>
      </w:r>
      <w:r w:rsidR="00002BE9">
        <w:rPr>
          <w:rFonts w:eastAsiaTheme="minorEastAsia"/>
        </w:rPr>
        <w:t>4.6</w:t>
      </w:r>
      <w:r w:rsidR="007E0042">
        <w:rPr>
          <w:rFonts w:eastAsiaTheme="minorEastAsia"/>
        </w:rPr>
        <w:t>)</w:t>
      </w:r>
      <w:r w:rsidR="00002BE9">
        <w:rPr>
          <w:rFonts w:eastAsiaTheme="minorEastAsia"/>
        </w:rPr>
        <w:t>.</w:t>
      </w:r>
      <w:r w:rsidR="00AA45E1">
        <w:rPr>
          <w:rFonts w:eastAsiaTheme="minorEastAsia"/>
        </w:rPr>
        <w:t xml:space="preserve"> The estimates with</w:t>
      </w:r>
      <w:r w:rsidR="00D82D6E">
        <w:rPr>
          <w:rFonts w:eastAsiaTheme="minorEastAsia"/>
        </w:rPr>
        <w:t xml:space="preserve"> feasible</w:t>
      </w:r>
      <w:r w:rsidR="00AA45E1">
        <w:rPr>
          <w:rFonts w:eastAsiaTheme="minorEastAsia"/>
        </w:rPr>
        <w:t xml:space="preserve"> </w:t>
      </w:r>
      <w:r w:rsidR="00AA45E1">
        <w:rPr>
          <w:rFonts w:eastAsiaTheme="minorEastAsia"/>
          <w:i/>
          <w:iCs/>
        </w:rPr>
        <w:t>x</w:t>
      </w:r>
      <w:r w:rsidR="00AA45E1">
        <w:rPr>
          <w:rFonts w:eastAsiaTheme="minorEastAsia"/>
          <w:i/>
          <w:iCs/>
          <w:vertAlign w:val="subscript"/>
        </w:rPr>
        <w:t>to</w:t>
      </w:r>
      <w:r w:rsidR="00AA45E1">
        <w:rPr>
          <w:rFonts w:eastAsiaTheme="minorEastAsia"/>
        </w:rPr>
        <w:t xml:space="preserve"> are discarded as we</w:t>
      </w:r>
      <w:r w:rsidR="00D82D6E">
        <w:rPr>
          <w:rFonts w:eastAsiaTheme="minorEastAsia"/>
        </w:rPr>
        <w:t xml:space="preserve"> only</w:t>
      </w:r>
      <w:r w:rsidR="00AA45E1">
        <w:rPr>
          <w:rFonts w:eastAsiaTheme="minorEastAsia"/>
        </w:rPr>
        <w:t xml:space="preserve"> care about feasible to infeasible </w:t>
      </w:r>
      <w:r w:rsidR="00D82D6E">
        <w:rPr>
          <w:rFonts w:eastAsiaTheme="minorEastAsia"/>
        </w:rPr>
        <w:t>moves</w:t>
      </w:r>
      <w:r w:rsidR="00AA45E1">
        <w:rPr>
          <w:rFonts w:eastAsiaTheme="minorEastAsia"/>
        </w:rPr>
        <w:t xml:space="preserve">. The next largest </w:t>
      </w:r>
      <w:r w:rsidR="00AA45E1">
        <w:rPr>
          <w:rFonts w:eastAsiaTheme="minorEastAsia"/>
          <w:i/>
          <w:iCs/>
        </w:rPr>
        <w:t>M</w:t>
      </w:r>
      <w:r w:rsidR="00AA45E1">
        <w:rPr>
          <w:rFonts w:eastAsiaTheme="minorEastAsia"/>
          <w:i/>
          <w:iCs/>
          <w:vertAlign w:val="subscript"/>
        </w:rPr>
        <w:t>est</w:t>
      </w:r>
      <w:r w:rsidR="00AA45E1">
        <w:rPr>
          <w:rFonts w:eastAsiaTheme="minorEastAsia"/>
          <w:i/>
          <w:iCs/>
        </w:rPr>
        <w:t xml:space="preserve"> </w:t>
      </w:r>
      <w:r w:rsidR="00AA45E1">
        <w:rPr>
          <w:rFonts w:eastAsiaTheme="minorEastAsia"/>
        </w:rPr>
        <w:t>is selected instead</w:t>
      </w:r>
      <w:r w:rsidR="00AA45E1">
        <w:rPr>
          <w:rFonts w:eastAsiaTheme="minorEastAsia"/>
          <w:i/>
          <w:iCs/>
        </w:rPr>
        <w:t>.</w:t>
      </w:r>
    </w:p>
    <w:p w14:paraId="372D8E98" w14:textId="69C41B8F" w:rsidR="00812EB8" w:rsidRDefault="00812EB8" w:rsidP="00F66F06">
      <w:pPr>
        <w:rPr>
          <w:rFonts w:eastAsiaTheme="minorEastAsia"/>
        </w:rPr>
      </w:pPr>
    </w:p>
    <w:p w14:paraId="141A84B5" w14:textId="1122D536" w:rsidR="00002BE9" w:rsidRPr="00002BE9" w:rsidRDefault="00CC3AD1"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6</m:t>
                  </m:r>
                </m:e>
              </m:d>
            </m:e>
          </m:eqArr>
        </m:oMath>
      </m:oMathPara>
    </w:p>
    <w:p w14:paraId="73387335" w14:textId="77777777" w:rsidR="00953C95" w:rsidRPr="00953C95" w:rsidRDefault="00953C95" w:rsidP="00F66F06">
      <w:pPr>
        <w:rPr>
          <w:rFonts w:eastAsiaTheme="minorEastAsia"/>
        </w:rPr>
      </w:pPr>
    </w:p>
    <w:p w14:paraId="74C8F675" w14:textId="77556170"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way</w:t>
      </w:r>
      <w:r w:rsidR="00A47352">
        <w:rPr>
          <w:rFonts w:eastAsiaTheme="minorEastAsia"/>
        </w:rPr>
        <w:t xml:space="preserve"> natural</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5D331B81" w:rsidR="00AE2525" w:rsidRDefault="000435A2" w:rsidP="00187230">
      <w:pPr>
        <w:pStyle w:val="Heading2"/>
      </w:pPr>
      <w:bookmarkStart w:id="40" w:name="_Toc88229901"/>
      <w:r>
        <w:t>4</w:t>
      </w:r>
      <w:r w:rsidR="005F509F" w:rsidRPr="00BD1AAB">
        <w:t>.</w:t>
      </w:r>
      <w:r w:rsidR="00E77FA8" w:rsidRPr="00BD1AAB">
        <w:t>4</w:t>
      </w:r>
      <w:r w:rsidR="005F509F" w:rsidRPr="00BD1AAB">
        <w:t xml:space="preserve"> Machine Learning</w:t>
      </w:r>
      <w:bookmarkEnd w:id="40"/>
    </w:p>
    <w:p w14:paraId="1EE44803" w14:textId="77777777" w:rsidR="00187230" w:rsidRPr="00187230" w:rsidRDefault="00187230" w:rsidP="00187230"/>
    <w:p w14:paraId="71A2DEF7" w14:textId="3EEF0FCD" w:rsidR="00187230" w:rsidRPr="00C944C8"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6C21AD">
        <w:rPr>
          <w:rFonts w:eastAsiaTheme="minorEastAsia"/>
        </w:rPr>
        <w:t>optimise</w:t>
      </w:r>
      <w:r>
        <w:rPr>
          <w:rFonts w:eastAsiaTheme="minorEastAsia"/>
        </w:rPr>
        <w:t xml:space="preserve"> penalty coefficients. They have reviewed the analytical approach </w:t>
      </w:r>
      <w:r w:rsidR="007C5359">
        <w:rPr>
          <w:rFonts w:eastAsiaTheme="minorEastAsia"/>
        </w:rPr>
        <w:t xml:space="preserve">from </w:t>
      </w:r>
      <w:r w:rsidR="00901B65">
        <w:rPr>
          <w:rFonts w:eastAsiaTheme="minorEastAsia"/>
        </w:rPr>
        <w:t>S</w:t>
      </w:r>
      <w:r w:rsidR="007C5359">
        <w:rPr>
          <w:rFonts w:eastAsiaTheme="minorEastAsia"/>
        </w:rPr>
        <w:t>ection 3.2,</w:t>
      </w:r>
      <w:r>
        <w:rPr>
          <w:rFonts w:eastAsiaTheme="minorEastAsia"/>
        </w:rPr>
        <w:t xml:space="preserve"> where different penalty coefficients</w:t>
      </w:r>
      <w:r w:rsidR="00311CF9">
        <w:rPr>
          <w:rFonts w:eastAsiaTheme="minorEastAsia"/>
        </w:rPr>
        <w:t xml:space="preserve"> </w:t>
      </w:r>
      <w:r>
        <w:rPr>
          <w:rFonts w:eastAsiaTheme="minorEastAsia"/>
        </w:rPr>
        <w:t xml:space="preserve">are </w:t>
      </w:r>
      <w:r w:rsidR="007C5359">
        <w:rPr>
          <w:rFonts w:eastAsiaTheme="minorEastAsia"/>
        </w:rPr>
        <w:t>tested on</w:t>
      </w:r>
      <w:r w:rsidR="0041430A">
        <w:rPr>
          <w:rFonts w:eastAsiaTheme="minorEastAsia"/>
        </w:rPr>
        <w:t xml:space="preserve"> </w:t>
      </w:r>
      <w:r w:rsidR="00D82D6E">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r w:rsidR="007C5359">
        <w:rPr>
          <w:rFonts w:eastAsiaTheme="minorEastAsia"/>
        </w:rPr>
        <w:t>As an alternative</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w:t>
      </w:r>
      <w:r w:rsidR="007C5359">
        <w:rPr>
          <w:rFonts w:eastAsiaTheme="minorEastAsia"/>
        </w:rPr>
        <w:t>solutions</w:t>
      </w:r>
      <w:r w:rsidR="00C944C8">
        <w:rPr>
          <w:rFonts w:eastAsiaTheme="minorEastAsia"/>
        </w:rPr>
        <w:t xml:space="preserve">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w:t>
      </w:r>
      <w:r w:rsidR="007C5359">
        <w:rPr>
          <w:rFonts w:eastAsiaTheme="minorEastAsia"/>
        </w:rPr>
        <w:t xml:space="preserve">. Then </w:t>
      </w:r>
      <w:r w:rsidR="007137CF">
        <w:rPr>
          <w:rFonts w:eastAsiaTheme="minorEastAsia"/>
        </w:rPr>
        <w:t xml:space="preserve">instead of </w:t>
      </w:r>
      <w:r w:rsidR="007C5359">
        <w:rPr>
          <w:rFonts w:eastAsiaTheme="minorEastAsia"/>
        </w:rPr>
        <w:t>call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t>
      </w:r>
      <w:r w:rsidR="00093BF1">
        <w:rPr>
          <w:rFonts w:eastAsiaTheme="minorEastAsia"/>
        </w:rPr>
        <w:t>a</w:t>
      </w:r>
      <w:r w:rsidR="007137CF">
        <w:rPr>
          <w:rFonts w:eastAsiaTheme="minorEastAsia"/>
        </w:rPr>
        <w:t xml:space="preserve"> faster SS</w:t>
      </w:r>
      <w:r w:rsidR="00093BF1">
        <w:rPr>
          <w:rFonts w:eastAsiaTheme="minorEastAsia"/>
        </w:rPr>
        <w:t xml:space="preserve"> will be called</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403B5CAD" w:rsidR="00311CF9" w:rsidRDefault="00C944C8" w:rsidP="00F66F06">
      <w:pPr>
        <w:rPr>
          <w:rFonts w:eastAsiaTheme="minorEastAsia"/>
        </w:rPr>
      </w:pPr>
      <w:r>
        <w:rPr>
          <w:rFonts w:eastAsiaTheme="minorEastAsia"/>
        </w:rPr>
        <w:t xml:space="preserve">As conventional QUBO solvers usually return a batch of solutions with their energies, </w:t>
      </w:r>
      <w:r w:rsidR="002219B4">
        <w:rPr>
          <w:rFonts w:eastAsiaTheme="minorEastAsia"/>
        </w:rPr>
        <w:t>feasible solution</w:t>
      </w:r>
      <w:r w:rsidR="005A1ED3">
        <w:rPr>
          <w:rFonts w:eastAsiaTheme="minorEastAsia"/>
        </w:rPr>
        <w:t>s</w:t>
      </w:r>
      <w:r w:rsidR="002219B4">
        <w:rPr>
          <w:rFonts w:eastAsiaTheme="minorEastAsia"/>
        </w:rPr>
        <w:t xml:space="preserve"> can be counted to</w:t>
      </w:r>
      <w:r>
        <w:rPr>
          <w:rFonts w:eastAsiaTheme="minorEastAsia"/>
        </w:rPr>
        <w:t xml:space="preserve">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r>
        <w:rPr>
          <w:rFonts w:eastAsiaTheme="minorEastAsia"/>
          <w:i/>
          <w:iCs/>
        </w:rPr>
        <w:t>P</w:t>
      </w:r>
      <w:r>
        <w:rPr>
          <w:rFonts w:eastAsiaTheme="minorEastAsia"/>
          <w:i/>
          <w:iCs/>
          <w:vertAlign w:val="subscript"/>
        </w:rPr>
        <w:t>f</w:t>
      </w:r>
      <w:r>
        <w:rPr>
          <w:rFonts w:eastAsiaTheme="minorEastAsia"/>
        </w:rPr>
        <w:t xml:space="preserve"> </w:t>
      </w:r>
      <w:r w:rsidR="00311CF9">
        <w:rPr>
          <w:rFonts w:eastAsiaTheme="minorEastAsia"/>
        </w:rPr>
        <w:t xml:space="preserve">) with the penalty coefficient used. </w:t>
      </w:r>
      <w:r w:rsidR="002219B4">
        <w:rPr>
          <w:rFonts w:eastAsiaTheme="minorEastAsia"/>
        </w:rPr>
        <w:t>The</w:t>
      </w:r>
      <w:r w:rsidR="00311CF9">
        <w:rPr>
          <w:rFonts w:eastAsiaTheme="minorEastAsia"/>
        </w:rPr>
        <w:t xml:space="preserve"> mean energy of the solutions (</w:t>
      </w:r>
      <w:r w:rsidR="00311CF9">
        <w:rPr>
          <w:rFonts w:eastAsiaTheme="minorEastAsia"/>
          <w:i/>
          <w:iCs/>
        </w:rPr>
        <w:t>E</w:t>
      </w:r>
      <w:r w:rsidR="00311CF9">
        <w:rPr>
          <w:rFonts w:eastAsiaTheme="minorEastAsia"/>
          <w:i/>
          <w:iCs/>
          <w:vertAlign w:val="subscript"/>
        </w:rPr>
        <w:t>avg</w:t>
      </w:r>
      <w:r w:rsidR="00311CF9">
        <w:rPr>
          <w:rFonts w:eastAsiaTheme="minorEastAsia"/>
        </w:rPr>
        <w:t>) and the standard deviation (</w:t>
      </w:r>
      <w:r w:rsidR="00311CF9">
        <w:rPr>
          <w:rFonts w:eastAsiaTheme="minorEastAsia"/>
          <w:i/>
          <w:iCs/>
        </w:rPr>
        <w:t>E</w:t>
      </w:r>
      <w:r w:rsidR="00311CF9">
        <w:rPr>
          <w:rFonts w:eastAsiaTheme="minorEastAsia"/>
          <w:i/>
          <w:iCs/>
          <w:vertAlign w:val="subscript"/>
        </w:rPr>
        <w:t>std</w:t>
      </w:r>
      <w:r w:rsidR="00311CF9">
        <w:rPr>
          <w:rFonts w:eastAsiaTheme="minorEastAsia"/>
        </w:rPr>
        <w:t>)</w:t>
      </w:r>
      <w:r w:rsidR="002219B4">
        <w:rPr>
          <w:rFonts w:eastAsiaTheme="minorEastAsia"/>
        </w:rPr>
        <w:t xml:space="preserve"> can also be calculated</w:t>
      </w:r>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4F0DB33C" w14:textId="222BB83E" w:rsidR="00497C73" w:rsidRDefault="00D01834" w:rsidP="00F66F06">
      <w:pPr>
        <w:rPr>
          <w:rFonts w:eastAsiaTheme="minorEastAsia"/>
        </w:rPr>
      </w:pPr>
      <w:r>
        <w:rPr>
          <w:rFonts w:eastAsiaTheme="minorEastAsia"/>
        </w:rPr>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C5359">
        <w:rPr>
          <w:rFonts w:eastAsiaTheme="minorEastAsia"/>
          <w:i/>
          <w:iCs/>
        </w:rPr>
        <w:t xml:space="preserve"> </w:t>
      </w:r>
      <w:r w:rsidR="007C5359">
        <w:rPr>
          <w:rFonts w:eastAsiaTheme="minorEastAsia"/>
        </w:rPr>
        <w:t>in this paper</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w:t>
      </w:r>
      <w:r w:rsidR="00AC0628">
        <w:rPr>
          <w:rFonts w:eastAsiaTheme="minorEastAsia"/>
        </w:rPr>
        <w:t xml:space="preserve">. It </w:t>
      </w:r>
      <w:r w:rsidR="008E6D56">
        <w:rPr>
          <w:rFonts w:eastAsiaTheme="minorEastAsia"/>
        </w:rPr>
        <w:t xml:space="preserve">is used with ground truth to calculate </w:t>
      </w:r>
      <w:r w:rsidR="00D82D6E">
        <w:rPr>
          <w:rFonts w:eastAsiaTheme="minorEastAsia"/>
        </w:rPr>
        <w:t xml:space="preserve">the </w:t>
      </w:r>
      <w:r w:rsidR="008E6D56">
        <w:rPr>
          <w:rFonts w:eastAsiaTheme="minorEastAsia"/>
        </w:rPr>
        <w:t>loss</w:t>
      </w:r>
      <w:r w:rsidR="00AC0628">
        <w:rPr>
          <w:rFonts w:eastAsiaTheme="minorEastAsia"/>
        </w:rPr>
        <w:t xml:space="preserve">, which </w:t>
      </w:r>
      <w:r w:rsidR="008E6D56">
        <w:rPr>
          <w:rFonts w:eastAsiaTheme="minorEastAsia"/>
        </w:rPr>
        <w:t>then</w:t>
      </w:r>
      <w:r w:rsidR="00D0166F">
        <w:rPr>
          <w:rFonts w:eastAsiaTheme="minorEastAsia"/>
        </w:rPr>
        <w:t xml:space="preserve"> update</w:t>
      </w:r>
      <w:r w:rsidR="008E6D56">
        <w:rPr>
          <w:rFonts w:eastAsiaTheme="minorEastAsia"/>
        </w:rPr>
        <w:t>s</w:t>
      </w:r>
      <w:r w:rsidR="00D0166F">
        <w:rPr>
          <w:rFonts w:eastAsiaTheme="minorEastAsia"/>
        </w:rPr>
        <w:t xml:space="preserve"> the model </w:t>
      </w:r>
      <w:r w:rsidR="008E6D56">
        <w:rPr>
          <w:rFonts w:eastAsiaTheme="minorEastAsia"/>
        </w:rPr>
        <w:t>through</w:t>
      </w:r>
      <w:r w:rsidR="00D0166F">
        <w:rPr>
          <w:rFonts w:eastAsiaTheme="minorEastAsia"/>
        </w:rPr>
        <w:t xml:space="preserve"> backpropagation</w:t>
      </w:r>
      <w:r w:rsidR="0072288F">
        <w:rPr>
          <w:rFonts w:eastAsiaTheme="minorEastAsia"/>
        </w:rPr>
        <w:t xml:space="preserve">. This </w:t>
      </w:r>
      <w:r w:rsidR="008E6D56">
        <w:rPr>
          <w:rFonts w:eastAsiaTheme="minorEastAsia"/>
        </w:rPr>
        <w:t>is repeated</w:t>
      </w:r>
      <w:r w:rsidR="0072288F">
        <w:rPr>
          <w:rFonts w:eastAsiaTheme="minorEastAsia"/>
        </w:rPr>
        <w:t xml:space="preserve"> </w:t>
      </w:r>
      <w:r w:rsidR="008E6D56">
        <w:rPr>
          <w:rFonts w:eastAsiaTheme="minorEastAsia"/>
        </w:rPr>
        <w:t>with</w:t>
      </w:r>
      <w:r w:rsidR="0072288F">
        <w:rPr>
          <w:rFonts w:eastAsiaTheme="minorEastAsia"/>
        </w:rPr>
        <w:t xml:space="preserve"> </w:t>
      </w:r>
      <w:r w:rsidR="008E6D56">
        <w:rPr>
          <w:rFonts w:eastAsiaTheme="minorEastAsia"/>
        </w:rPr>
        <w:t xml:space="preserve">the </w:t>
      </w:r>
      <w:r w:rsidR="0072288F">
        <w:rPr>
          <w:rFonts w:eastAsiaTheme="minorEastAsia"/>
        </w:rPr>
        <w:t>entire dataset multiple times</w:t>
      </w:r>
      <w:r w:rsidR="00452DF7">
        <w:rPr>
          <w:rFonts w:eastAsiaTheme="minorEastAsia"/>
        </w:rPr>
        <w:t xml:space="preserve"> to train the SS</w:t>
      </w:r>
      <w:r w:rsidR="0072288F">
        <w:rPr>
          <w:rFonts w:eastAsiaTheme="minorEastAsia"/>
        </w:rPr>
        <w:t xml:space="preserve">. Figure </w:t>
      </w:r>
      <w:r w:rsidR="008E6D56">
        <w:rPr>
          <w:rFonts w:eastAsiaTheme="minorEastAsia"/>
        </w:rPr>
        <w:t>5</w:t>
      </w:r>
      <w:r w:rsidR="00452DF7">
        <w:rPr>
          <w:rFonts w:eastAsiaTheme="minorEastAsia"/>
        </w:rPr>
        <w:t xml:space="preserve"> demonstrates the described process</w:t>
      </w:r>
      <w:r w:rsidR="0072288F">
        <w:rPr>
          <w:rFonts w:eastAsiaTheme="minorEastAsia"/>
        </w:rPr>
        <w:t>.</w:t>
      </w:r>
    </w:p>
    <w:p w14:paraId="0247E6CA" w14:textId="77777777" w:rsidR="00AC0628" w:rsidRPr="00AC0628" w:rsidRDefault="00AC0628" w:rsidP="00F66F06">
      <w:pPr>
        <w:rPr>
          <w:rFonts w:eastAsiaTheme="minorEastAsia"/>
        </w:rPr>
      </w:pPr>
    </w:p>
    <w:p w14:paraId="493611F8" w14:textId="77777777" w:rsidR="0034032E" w:rsidRDefault="00DC4EF5" w:rsidP="0034032E">
      <w:pPr>
        <w:keepNext/>
        <w:jc w:val="center"/>
      </w:pPr>
      <w:r w:rsidRPr="00DC4EF5">
        <w:rPr>
          <w:noProof/>
          <w:lang w:val="ru-RU"/>
        </w:rPr>
        <w:drawing>
          <wp:inline distT="0" distB="0" distL="0" distR="0" wp14:anchorId="6F2064C6" wp14:editId="5B38A8A0">
            <wp:extent cx="2678232" cy="2815389"/>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4"/>
                    <a:stretch>
                      <a:fillRect/>
                    </a:stretch>
                  </pic:blipFill>
                  <pic:spPr>
                    <a:xfrm>
                      <a:off x="0" y="0"/>
                      <a:ext cx="2711059" cy="2849898"/>
                    </a:xfrm>
                    <a:prstGeom prst="rect">
                      <a:avLst/>
                    </a:prstGeom>
                  </pic:spPr>
                </pic:pic>
              </a:graphicData>
            </a:graphic>
          </wp:inline>
        </w:drawing>
      </w:r>
    </w:p>
    <w:p w14:paraId="4D086243" w14:textId="0741D6BD" w:rsidR="0034032E" w:rsidRPr="008E6D56" w:rsidRDefault="0034032E" w:rsidP="008E6D56">
      <w:pPr>
        <w:pStyle w:val="Caption"/>
        <w:jc w:val="center"/>
        <w:rPr>
          <w:color w:val="000000" w:themeColor="text1"/>
        </w:rPr>
      </w:pPr>
      <w:bookmarkStart w:id="41" w:name="_Toc88229908"/>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5</w:t>
      </w:r>
      <w:r w:rsidRPr="00C64ACE">
        <w:rPr>
          <w:color w:val="000000" w:themeColor="text1"/>
        </w:rPr>
        <w:fldChar w:fldCharType="end"/>
      </w:r>
      <w:r w:rsidRPr="00C64ACE">
        <w:rPr>
          <w:color w:val="000000" w:themeColor="text1"/>
        </w:rPr>
        <w:t>: Solver Surrogate training</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1"/>
    </w:p>
    <w:p w14:paraId="0A04BEEF" w14:textId="77777777" w:rsidR="008E6D56" w:rsidRDefault="008E6D56" w:rsidP="00F66F06">
      <w:pPr>
        <w:rPr>
          <w:rFonts w:eastAsiaTheme="minorEastAsia"/>
        </w:rPr>
      </w:pPr>
    </w:p>
    <w:p w14:paraId="5D357D2A" w14:textId="1BF358E4" w:rsidR="00DC4EF5" w:rsidRPr="005B30C9" w:rsidRDefault="00D0166F" w:rsidP="00F66F06">
      <w:pPr>
        <w:rPr>
          <w:rFonts w:eastAsiaTheme="minorEastAsia"/>
        </w:rPr>
      </w:pPr>
      <w:r>
        <w:rPr>
          <w:rFonts w:eastAsiaTheme="minorEastAsia"/>
        </w:rPr>
        <w:t xml:space="preserve">After training, </w:t>
      </w:r>
      <w:r w:rsidR="008E6D56">
        <w:rPr>
          <w:rFonts w:eastAsiaTheme="minorEastAsia"/>
        </w:rPr>
        <w:t xml:space="preserve">the surrogate </w:t>
      </w:r>
      <w:r w:rsidR="00D82D6E">
        <w:rPr>
          <w:rFonts w:eastAsiaTheme="minorEastAsia"/>
        </w:rPr>
        <w:t xml:space="preserve">is </w:t>
      </w:r>
      <w:r>
        <w:rPr>
          <w:rFonts w:eastAsiaTheme="minorEastAsia"/>
        </w:rPr>
        <w:t>use</w:t>
      </w:r>
      <w:r w:rsidR="008E6D56">
        <w:rPr>
          <w:rFonts w:eastAsiaTheme="minorEastAsia"/>
        </w:rPr>
        <w:t>d</w:t>
      </w:r>
      <w:r>
        <w:rPr>
          <w:rFonts w:eastAsiaTheme="minorEastAsia"/>
        </w:rPr>
        <w:t xml:space="preserve"> to find penalty coefficient estimates. </w:t>
      </w:r>
      <w:r w:rsidR="008E6D56">
        <w:rPr>
          <w:rFonts w:eastAsiaTheme="minorEastAsia"/>
        </w:rPr>
        <w:t>Problem</w:t>
      </w:r>
      <w:r>
        <w:rPr>
          <w:rFonts w:eastAsiaTheme="minorEastAsia"/>
        </w:rPr>
        <w:t xml:space="preserve"> features and</w:t>
      </w:r>
      <w:r w:rsidR="0041430A">
        <w:rPr>
          <w:rFonts w:eastAsiaTheme="minorEastAsia"/>
        </w:rPr>
        <w:t xml:space="preserve"> an</w:t>
      </w:r>
      <w:r>
        <w:rPr>
          <w:rFonts w:eastAsiaTheme="minorEastAsia"/>
        </w:rPr>
        <w:t xml:space="preserve"> initial </w:t>
      </w:r>
      <w:r w:rsidR="005B30C9">
        <w:rPr>
          <w:rFonts w:eastAsiaTheme="minorEastAsia"/>
          <w:i/>
          <w:iCs/>
        </w:rPr>
        <w:t>A</w:t>
      </w:r>
      <w:r w:rsidR="005B30C9">
        <w:rPr>
          <w:rFonts w:eastAsiaTheme="minorEastAsia"/>
        </w:rPr>
        <w:t xml:space="preserve"> </w:t>
      </w:r>
      <w:r w:rsidR="008E6D56">
        <w:rPr>
          <w:rFonts w:eastAsiaTheme="minorEastAsia"/>
        </w:rPr>
        <w:t xml:space="preserve">are inputted into SS </w:t>
      </w:r>
      <w:r>
        <w:rPr>
          <w:rFonts w:eastAsiaTheme="minorEastAsia"/>
        </w:rPr>
        <w:t xml:space="preserve">to </w:t>
      </w:r>
      <w:r w:rsidR="002919CA">
        <w:rPr>
          <w:rFonts w:eastAsiaTheme="minorEastAsia"/>
        </w:rPr>
        <w:t>predict</w:t>
      </w:r>
      <w:r>
        <w:rPr>
          <w:rFonts w:eastAsiaTheme="minorEastAsia"/>
        </w:rPr>
        <w:t xml:space="preserve"> </w:t>
      </w:r>
      <w:r>
        <w:rPr>
          <w:rFonts w:eastAsiaTheme="minorEastAsia"/>
          <w:i/>
          <w:iCs/>
        </w:rPr>
        <w:t>P</w:t>
      </w:r>
      <w:r>
        <w:rPr>
          <w:rFonts w:eastAsiaTheme="minorEastAsia"/>
          <w:i/>
          <w:iCs/>
          <w:vertAlign w:val="subscript"/>
        </w:rPr>
        <w:t>f</w:t>
      </w:r>
      <w:r>
        <w:rPr>
          <w:rFonts w:eastAsiaTheme="minorEastAsia"/>
        </w:rPr>
        <w:t xml:space="preserve">, </w:t>
      </w:r>
      <w:r>
        <w:rPr>
          <w:rFonts w:eastAsiaTheme="minorEastAsia"/>
          <w:i/>
          <w:iCs/>
        </w:rPr>
        <w:t>E</w:t>
      </w:r>
      <w:r>
        <w:rPr>
          <w:rFonts w:eastAsiaTheme="minorEastAsia"/>
          <w:i/>
          <w:iCs/>
          <w:vertAlign w:val="subscript"/>
        </w:rPr>
        <w:t>avg</w:t>
      </w:r>
      <w:r>
        <w:rPr>
          <w:rFonts w:eastAsiaTheme="minorEastAsia"/>
        </w:rPr>
        <w:t xml:space="preserve"> and </w:t>
      </w:r>
      <w:r>
        <w:rPr>
          <w:rFonts w:eastAsiaTheme="minorEastAsia"/>
          <w:i/>
          <w:iCs/>
        </w:rPr>
        <w:t>E</w:t>
      </w:r>
      <w:r>
        <w:rPr>
          <w:rFonts w:eastAsiaTheme="minorEastAsia"/>
          <w:i/>
          <w:iCs/>
          <w:vertAlign w:val="subscript"/>
        </w:rPr>
        <w:t>std</w:t>
      </w:r>
      <w:r>
        <w:rPr>
          <w:rFonts w:eastAsiaTheme="minorEastAsia"/>
        </w:rPr>
        <w:t>. Using th</w:t>
      </w:r>
      <w:r w:rsidR="005B30C9">
        <w:rPr>
          <w:rFonts w:eastAsiaTheme="minorEastAsia"/>
        </w:rPr>
        <w:t>e predicted values</w:t>
      </w:r>
      <w:r>
        <w:rPr>
          <w:rFonts w:eastAsiaTheme="minorEastAsia"/>
        </w:rPr>
        <w:t xml:space="preserve">, </w:t>
      </w:r>
      <w:r w:rsidRPr="00407691">
        <w:rPr>
          <w:rFonts w:eastAsiaTheme="minorEastAsia"/>
          <w:i/>
          <w:iCs/>
        </w:rPr>
        <w:t>we</w:t>
      </w:r>
      <w:r>
        <w:rPr>
          <w:rFonts w:eastAsiaTheme="minorEastAsia"/>
        </w:rPr>
        <w:t xml:space="preserve"> can adjust </w:t>
      </w:r>
      <w:r w:rsidR="008E6D56">
        <w:rPr>
          <w:rFonts w:eastAsiaTheme="minorEastAsia"/>
          <w:i/>
          <w:iCs/>
        </w:rPr>
        <w:t>A</w:t>
      </w:r>
      <w:r>
        <w:rPr>
          <w:rFonts w:eastAsiaTheme="minorEastAsia"/>
        </w:rPr>
        <w:t xml:space="preserve">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07691">
        <w:rPr>
          <w:rFonts w:eastAsiaTheme="minorEastAsia"/>
        </w:rPr>
        <w:t xml:space="preserve">three </w:t>
      </w:r>
      <w:r w:rsidR="00CD1696">
        <w:rPr>
          <w:rFonts w:eastAsiaTheme="minorEastAsia"/>
        </w:rPr>
        <w:t>strategies</w:t>
      </w:r>
      <w:r w:rsidR="008E6D56">
        <w:rPr>
          <w:rFonts w:eastAsiaTheme="minorEastAsia"/>
        </w:rPr>
        <w:t xml:space="preserve"> (</w:t>
      </w:r>
      <w:r w:rsidR="00CD1696">
        <w:rPr>
          <w:rFonts w:eastAsiaTheme="minorEastAsia"/>
          <w:i/>
          <w:iCs/>
        </w:rPr>
        <w:t>Parameter Selection Strategies</w:t>
      </w:r>
      <w:r w:rsidR="008E6D56">
        <w:rPr>
          <w:rFonts w:eastAsiaTheme="minorEastAsia"/>
        </w:rPr>
        <w:t>)</w:t>
      </w:r>
      <w:r w:rsidR="00CD1696">
        <w:rPr>
          <w:rFonts w:eastAsiaTheme="minorEastAsia"/>
        </w:rPr>
        <w:t xml:space="preserve"> for </w:t>
      </w:r>
      <w:r w:rsidR="008E6D56">
        <w:rPr>
          <w:rFonts w:eastAsiaTheme="minorEastAsia"/>
        </w:rPr>
        <w:t>adjusting</w:t>
      </w:r>
      <w:r w:rsidR="00CD1696">
        <w:rPr>
          <w:rFonts w:eastAsiaTheme="minorEastAsia"/>
        </w:rPr>
        <w:t xml:space="preserve">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w:t>
      </w:r>
      <w:r w:rsidR="008E6D56">
        <w:rPr>
          <w:rFonts w:eastAsiaTheme="minorEastAsia"/>
        </w:rPr>
        <w:t>steps</w:t>
      </w:r>
      <w:r w:rsidR="005B30C9">
        <w:rPr>
          <w:rFonts w:eastAsiaTheme="minorEastAsia"/>
        </w:rPr>
        <w:t xml:space="preserve"> </w:t>
      </w:r>
      <w:r w:rsidR="008E6D56">
        <w:rPr>
          <w:rFonts w:eastAsiaTheme="minorEastAsia"/>
        </w:rPr>
        <w:t>are</w:t>
      </w:r>
      <w:r w:rsidR="005B30C9">
        <w:rPr>
          <w:rFonts w:eastAsiaTheme="minorEastAsia"/>
        </w:rPr>
        <w:t xml:space="preserve"> demonstrated </w:t>
      </w:r>
      <w:r w:rsidR="0041430A">
        <w:rPr>
          <w:rFonts w:eastAsiaTheme="minorEastAsia"/>
        </w:rPr>
        <w:t>in</w:t>
      </w:r>
      <w:r w:rsidR="005B30C9">
        <w:rPr>
          <w:rFonts w:eastAsiaTheme="minorEastAsia"/>
        </w:rPr>
        <w:t xml:space="preserve"> Figure </w:t>
      </w:r>
      <w:r w:rsidR="008E6D56">
        <w:rPr>
          <w:rFonts w:eastAsiaTheme="minorEastAsia"/>
        </w:rPr>
        <w:t>6</w:t>
      </w:r>
      <w:r w:rsidR="005B30C9">
        <w:rPr>
          <w:rFonts w:eastAsiaTheme="minorEastAsia"/>
        </w:rPr>
        <w:t>.</w:t>
      </w:r>
    </w:p>
    <w:p w14:paraId="1BFF4B7D" w14:textId="2BFFC09F" w:rsidR="00BE0759" w:rsidRPr="005B30C9" w:rsidRDefault="00BE0759" w:rsidP="00F66F06">
      <w:pPr>
        <w:rPr>
          <w:highlight w:val="yellow"/>
        </w:rPr>
      </w:pPr>
    </w:p>
    <w:p w14:paraId="1E83C3C6" w14:textId="77777777" w:rsidR="0034032E" w:rsidRDefault="00BE0759" w:rsidP="0034032E">
      <w:pPr>
        <w:keepNext/>
        <w:jc w:val="center"/>
      </w:pPr>
      <w:r w:rsidRPr="00BE0759">
        <w:rPr>
          <w:noProof/>
          <w:lang w:val="ru-RU"/>
        </w:rPr>
        <w:drawing>
          <wp:inline distT="0" distB="0" distL="0" distR="0" wp14:anchorId="4C7DB3EE" wp14:editId="4AA64C23">
            <wp:extent cx="3384134" cy="228501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5"/>
                    <a:stretch>
                      <a:fillRect/>
                    </a:stretch>
                  </pic:blipFill>
                  <pic:spPr>
                    <a:xfrm>
                      <a:off x="0" y="0"/>
                      <a:ext cx="3399574" cy="2295438"/>
                    </a:xfrm>
                    <a:prstGeom prst="rect">
                      <a:avLst/>
                    </a:prstGeom>
                  </pic:spPr>
                </pic:pic>
              </a:graphicData>
            </a:graphic>
          </wp:inline>
        </w:drawing>
      </w:r>
    </w:p>
    <w:p w14:paraId="42721387" w14:textId="08938444" w:rsidR="005B30C9" w:rsidRPr="00C64ACE" w:rsidRDefault="0034032E" w:rsidP="0034032E">
      <w:pPr>
        <w:pStyle w:val="Caption"/>
        <w:jc w:val="center"/>
        <w:rPr>
          <w:color w:val="000000" w:themeColor="text1"/>
        </w:rPr>
      </w:pPr>
      <w:bookmarkStart w:id="42" w:name="_Toc88229909"/>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6</w:t>
      </w:r>
      <w:r w:rsidRPr="00C64ACE">
        <w:rPr>
          <w:color w:val="000000" w:themeColor="text1"/>
        </w:rPr>
        <w:fldChar w:fldCharType="end"/>
      </w:r>
      <w:r w:rsidRPr="00C64ACE">
        <w:rPr>
          <w:color w:val="000000" w:themeColor="text1"/>
        </w:rPr>
        <w:t xml:space="preserve">: Estimating penalty coefficient </w:t>
      </w:r>
      <w:r w:rsidR="00BB5A45">
        <w:rPr>
          <w:color w:val="000000" w:themeColor="text1"/>
        </w:rPr>
        <w:t>with</w:t>
      </w:r>
      <w:r w:rsidRPr="00C64ACE">
        <w:rPr>
          <w:color w:val="000000" w:themeColor="text1"/>
        </w:rPr>
        <w:t xml:space="preserve"> Solver Surrogate</w:t>
      </w:r>
      <w:r w:rsidR="00C64ACE" w:rsidRPr="00C64ACE">
        <w:rPr>
          <w:color w:val="000000" w:themeColor="text1"/>
        </w:rPr>
        <w:t xml:space="preserve"> </w:t>
      </w:r>
      <w:r w:rsidR="00C64ACE" w:rsidRPr="00C64ACE">
        <w:rPr>
          <w:color w:val="000000" w:themeColor="text1"/>
        </w:rPr>
        <w:fldChar w:fldCharType="begin" w:fldLock="1"/>
      </w:r>
      <w:r w:rsidR="009C71B3">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2"/>
    </w:p>
    <w:p w14:paraId="0C7A8893" w14:textId="77777777" w:rsidR="009A49B6" w:rsidRDefault="009A49B6" w:rsidP="00F66F06">
      <w:pPr>
        <w:rPr>
          <w:rFonts w:eastAsiaTheme="minorEastAsia"/>
        </w:rPr>
      </w:pPr>
    </w:p>
    <w:p w14:paraId="262F29D0" w14:textId="7619F3D9" w:rsidR="005F509F" w:rsidRPr="00407691" w:rsidRDefault="009A49B6">
      <w:pPr>
        <w:rPr>
          <w:rFonts w:eastAsiaTheme="minorEastAsia"/>
        </w:rPr>
      </w:pPr>
      <w:r>
        <w:rPr>
          <w:rFonts w:eastAsiaTheme="minorEastAsia"/>
        </w:rPr>
        <w:t>This method benefits from good penalty coefficient estimates found quicker than if calls to QUBO solver</w:t>
      </w:r>
      <w:r w:rsidR="007246A6">
        <w:rPr>
          <w:rFonts w:eastAsiaTheme="minorEastAsia"/>
        </w:rPr>
        <w:t xml:space="preserve"> were made</w:t>
      </w:r>
      <w:r>
        <w:rPr>
          <w:rFonts w:eastAsiaTheme="minorEastAsia"/>
        </w:rPr>
        <w:t xml:space="preserve">.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sidRPr="00F7417F">
        <w:rPr>
          <w:rFonts w:eastAsiaTheme="minorEastAsia"/>
        </w:rPr>
        <w:t xml:space="preserve"> </w:t>
      </w:r>
      <w:r>
        <w:rPr>
          <w:rFonts w:eastAsiaTheme="minorEastAsia"/>
        </w:rPr>
        <w:t xml:space="preserve">However, </w:t>
      </w:r>
      <w:r w:rsidR="002E54A8">
        <w:rPr>
          <w:rFonts w:eastAsiaTheme="minorEastAsia"/>
        </w:rPr>
        <w:t xml:space="preserve">it will be impossible to train the model </w:t>
      </w:r>
      <w:r>
        <w:rPr>
          <w:rFonts w:eastAsiaTheme="minorEastAsia"/>
        </w:rPr>
        <w:t xml:space="preserve">if we do not have a dataset with the problems solved in </w:t>
      </w:r>
      <w:r w:rsidR="002E54A8">
        <w:rPr>
          <w:rFonts w:eastAsiaTheme="minorEastAsia"/>
        </w:rPr>
        <w:t xml:space="preserve">the </w:t>
      </w:r>
      <w:r>
        <w:rPr>
          <w:rFonts w:eastAsiaTheme="minorEastAsia"/>
        </w:rPr>
        <w:t xml:space="preserve">past, </w:t>
      </w:r>
      <w:r w:rsidR="002E54A8">
        <w:rPr>
          <w:rFonts w:eastAsiaTheme="minorEastAsia"/>
        </w:rPr>
        <w:t xml:space="preserve">their </w:t>
      </w:r>
      <w:r>
        <w:rPr>
          <w:rFonts w:eastAsiaTheme="minorEastAsia"/>
        </w:rPr>
        <w:t>solutions and penalty coefficients used</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another strategy to estimate penalty coefficients while data</w:t>
      </w:r>
      <w:r w:rsidR="00407691">
        <w:rPr>
          <w:rFonts w:eastAsiaTheme="minorEastAsia"/>
        </w:rPr>
        <w:t xml:space="preserve"> collection takes place</w:t>
      </w:r>
      <w:r w:rsidR="00860E6F">
        <w:rPr>
          <w:rFonts w:eastAsiaTheme="minorEastAsia"/>
        </w:rPr>
        <w:t>.</w:t>
      </w:r>
      <w:r w:rsidR="00D82D6E">
        <w:rPr>
          <w:rFonts w:eastAsiaTheme="minorEastAsia"/>
        </w:rPr>
        <w:t xml:space="preserve"> The method</w:t>
      </w:r>
      <w:r w:rsidR="00D36380">
        <w:rPr>
          <w:rFonts w:eastAsiaTheme="minorEastAsia"/>
        </w:rPr>
        <w:t xml:space="preserve"> from (4.3)</w:t>
      </w:r>
      <w:r w:rsidR="00860E6F">
        <w:rPr>
          <w:rFonts w:eastAsiaTheme="minorEastAsia"/>
        </w:rPr>
        <w:t xml:space="preserve"> could be used for this purpose.</w:t>
      </w:r>
      <w:r w:rsidR="008E6D56">
        <w:rPr>
          <w:rFonts w:eastAsiaTheme="minorEastAsia"/>
        </w:rPr>
        <w:t xml:space="preserve"> </w:t>
      </w:r>
      <w:r w:rsidR="005F509F" w:rsidRPr="00860E6F">
        <w:br w:type="page"/>
      </w:r>
    </w:p>
    <w:p w14:paraId="5B111D3F" w14:textId="4E78BD7D" w:rsidR="006749D1" w:rsidRPr="00E72BE5" w:rsidRDefault="000435A2" w:rsidP="005F509F">
      <w:pPr>
        <w:pStyle w:val="Heading1"/>
      </w:pPr>
      <w:bookmarkStart w:id="43" w:name="_Toc88229902"/>
      <w:r>
        <w:lastRenderedPageBreak/>
        <w:t>5</w:t>
      </w:r>
      <w:r w:rsidR="005F509F" w:rsidRPr="00E72BE5">
        <w:t xml:space="preserve"> </w:t>
      </w:r>
      <w:r w:rsidR="005F509F" w:rsidRPr="009D7985">
        <w:t>Summary</w:t>
      </w:r>
      <w:bookmarkEnd w:id="43"/>
    </w:p>
    <w:p w14:paraId="1980F33E" w14:textId="5AF69D3C" w:rsidR="007358B2" w:rsidRDefault="007358B2" w:rsidP="006749D1"/>
    <w:p w14:paraId="41FAFB9C" w14:textId="5A39D3D0" w:rsidR="00630854" w:rsidRDefault="00630854" w:rsidP="006749D1">
      <w:r>
        <w:t xml:space="preserve">In </w:t>
      </w:r>
      <w:r w:rsidR="00901B65">
        <w:t>S</w:t>
      </w:r>
      <w:r>
        <w:t>ection 2</w:t>
      </w:r>
      <w:r w:rsidR="0021112A">
        <w:t>,</w:t>
      </w:r>
      <w:r>
        <w:t xml:space="preserve"> we </w:t>
      </w:r>
      <w:r w:rsidR="004051BC">
        <w:t>studied annealing metaheuristics that solve QUBO on classical (2.2), quantum (2.3) and quantum-inspired classical devices (2.4). We also explained how they stem up from physical annealing (2.1).</w:t>
      </w:r>
    </w:p>
    <w:p w14:paraId="277E2029" w14:textId="11F27587" w:rsidR="004051BC" w:rsidRPr="004051BC" w:rsidRDefault="004051BC" w:rsidP="006749D1">
      <w:r>
        <w:t>In Section 3</w:t>
      </w:r>
      <w:r w:rsidR="0021112A">
        <w:t>,</w:t>
      </w:r>
      <w:r>
        <w:t xml:space="preserve"> we </w:t>
      </w:r>
      <w:r w:rsidR="00A82745">
        <w:t>explained QUBO: what the model is (3.1), how it expresses constrained CO problems without constraints using quadratic penalties and slack variables (3.2), how to formulate QUBO</w:t>
      </w:r>
      <w:r w:rsidR="00481F1A">
        <w:t>s</w:t>
      </w:r>
      <w:r w:rsidR="00A82745">
        <w:t xml:space="preserve"> in natural (3.3) and non-natural (3.4) ways, how penalty coefficient arises and its importance (3.5), and available algorithms for solving QUBOs (3.6).</w:t>
      </w:r>
    </w:p>
    <w:p w14:paraId="21BDE99F" w14:textId="5CBD24E5" w:rsidR="00833079" w:rsidRDefault="00A82745" w:rsidP="006749D1">
      <w:r>
        <w:t>In Section 4</w:t>
      </w:r>
      <w:r w:rsidR="0042153D">
        <w:t>,</w:t>
      </w:r>
      <w:r>
        <w:t xml:space="preserve"> we have described and critically evaluated existing techniques for penalty coefficient estimation.</w:t>
      </w:r>
      <w:r w:rsidR="00D75C5B">
        <w:t xml:space="preserve"> As analytical method (4.1) is slow, </w:t>
      </w:r>
      <w:r w:rsidR="0042153D">
        <w:t xml:space="preserve">the </w:t>
      </w:r>
      <w:r w:rsidR="00D75C5B">
        <w:t xml:space="preserve">numerical 1 method does not always work (4.2), and </w:t>
      </w:r>
      <w:r w:rsidR="0042153D">
        <w:t xml:space="preserve">the </w:t>
      </w:r>
      <w:r w:rsidR="00D75C5B">
        <w:t>machine learning method (4.4) requires a dataset with problems</w:t>
      </w:r>
      <w:r w:rsidR="00481F1A">
        <w:t xml:space="preserve"> already solved</w:t>
      </w:r>
      <w:r w:rsidR="00D75C5B">
        <w:t xml:space="preserve">, our project will build upon </w:t>
      </w:r>
      <w:r w:rsidR="0042153D">
        <w:t xml:space="preserve">the </w:t>
      </w:r>
      <w:r w:rsidR="00D75C5B">
        <w:t xml:space="preserve">numerical 2 method (4.3). It is fast, consistent and does not require additional data apart from the QUBO. Its </w:t>
      </w:r>
      <w:r w:rsidR="0042153D">
        <w:t>primary</w:t>
      </w:r>
      <w:r w:rsidR="00D75C5B">
        <w:t xml:space="preserve"> disadvantage is that during the estimat</w:t>
      </w:r>
      <w:r w:rsidR="00481F1A">
        <w:t>ion</w:t>
      </w:r>
      <w:r w:rsidR="00D75C5B">
        <w:t xml:space="preserve">, it does not consider quadratic penalties. This drives the estimates to be larger than </w:t>
      </w:r>
      <w:r w:rsidR="004D610E">
        <w:t>the actual lower bound</w:t>
      </w:r>
      <w:r w:rsidR="00D75C5B">
        <w:t xml:space="preserve">. Our work will take a step towards </w:t>
      </w:r>
      <w:r w:rsidR="00BE2112">
        <w:t>solving this problem</w:t>
      </w:r>
      <w:r w:rsidR="00286041">
        <w:t xml:space="preserve"> by modifying the method</w:t>
      </w:r>
      <w:r w:rsidR="00D75C5B">
        <w:t xml:space="preserve"> to take</w:t>
      </w:r>
      <w:r w:rsidR="00286041">
        <w:t xml:space="preserve"> quadratic penalties</w:t>
      </w:r>
      <w:r w:rsidR="00D75C5B">
        <w:t xml:space="preserve"> </w:t>
      </w:r>
      <w:r w:rsidR="00286041">
        <w:t>into</w:t>
      </w:r>
      <w:r w:rsidR="00D75C5B">
        <w:t xml:space="preserve"> account</w:t>
      </w:r>
      <w:r w:rsidR="00286041">
        <w:t xml:space="preserve"> in some form or another</w:t>
      </w:r>
      <w:r w:rsidR="00BE2112">
        <w:t xml:space="preserve">. We will then set an experiment to test if the produced </w:t>
      </w:r>
      <w:r w:rsidR="00286041">
        <w:t xml:space="preserve">estimates </w:t>
      </w:r>
      <w:r w:rsidR="00BE2112">
        <w:t xml:space="preserve">lead to better </w:t>
      </w:r>
      <w:r w:rsidR="00286041">
        <w:t>QUBO</w:t>
      </w:r>
      <w:r w:rsidR="00BE2112">
        <w:t xml:space="preserve"> solutions</w:t>
      </w:r>
      <w:r w:rsidR="00286041">
        <w:t xml:space="preserve"> compared to the original approach. </w:t>
      </w:r>
      <w:r w:rsidR="00BE2112">
        <w:t xml:space="preserve">Our research question is: </w:t>
      </w:r>
      <w:r w:rsidR="00286041">
        <w:t xml:space="preserve">how can </w:t>
      </w:r>
      <w:r w:rsidR="00BE2112">
        <w:t>quadratic penalties be used</w:t>
      </w:r>
      <w:r w:rsidR="007358B2">
        <w:t xml:space="preserve"> to estimate </w:t>
      </w:r>
      <w:r w:rsidR="002E5063">
        <w:t xml:space="preserve">lower </w:t>
      </w:r>
      <w:r w:rsidR="007358B2">
        <w:t>penalty coefficient</w:t>
      </w:r>
      <w:r w:rsidR="00BE2112">
        <w:t>s for QUBO</w:t>
      </w:r>
      <w:r w:rsidR="00286041">
        <w:t xml:space="preserve"> models</w:t>
      </w:r>
      <w:r w:rsidR="007358B2">
        <w:t>?</w:t>
      </w:r>
      <w:r w:rsidR="00833079">
        <w:br w:type="page"/>
      </w:r>
    </w:p>
    <w:p w14:paraId="3544E2FF" w14:textId="054A35A7" w:rsidR="000E29CE" w:rsidRDefault="00833079" w:rsidP="00F613E7">
      <w:pPr>
        <w:pStyle w:val="Heading1"/>
      </w:pPr>
      <w:bookmarkStart w:id="44" w:name="_Toc87816524"/>
      <w:bookmarkStart w:id="45" w:name="_Toc88229903"/>
      <w:r>
        <w:lastRenderedPageBreak/>
        <w:t>References</w:t>
      </w:r>
      <w:bookmarkEnd w:id="44"/>
      <w:bookmarkEnd w:id="45"/>
    </w:p>
    <w:p w14:paraId="7510AC90" w14:textId="6FD41E3F" w:rsidR="00A116FF" w:rsidRPr="00A116FF" w:rsidRDefault="00833079" w:rsidP="00A116FF">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A116FF" w:rsidRPr="00A116FF">
        <w:rPr>
          <w:rFonts w:ascii="Calibri" w:hAnsi="Calibri" w:cs="Calibri"/>
          <w:noProof/>
          <w:sz w:val="24"/>
        </w:rPr>
        <w:t xml:space="preserve">Alkhamis, T. M., Hasan, M. and Ahmed, M. A. (1998) ‘Simulated annealing for the unconstrained quadratic pseudo-Boolean function’, </w:t>
      </w:r>
      <w:r w:rsidR="00A116FF" w:rsidRPr="00A116FF">
        <w:rPr>
          <w:rFonts w:ascii="Calibri" w:hAnsi="Calibri" w:cs="Calibri"/>
          <w:i/>
          <w:iCs/>
          <w:noProof/>
          <w:sz w:val="24"/>
        </w:rPr>
        <w:t>European Journal of Operational Research</w:t>
      </w:r>
      <w:r w:rsidR="00A116FF" w:rsidRPr="00A116FF">
        <w:rPr>
          <w:rFonts w:ascii="Calibri" w:hAnsi="Calibri" w:cs="Calibri"/>
          <w:noProof/>
          <w:sz w:val="24"/>
        </w:rPr>
        <w:t>, 108(3), pp. 641–652. doi: 10.1016/S0377-2217(97)00130-6.</w:t>
      </w:r>
    </w:p>
    <w:p w14:paraId="1BB907F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Aramon, M. </w:t>
      </w:r>
      <w:r w:rsidRPr="00A116FF">
        <w:rPr>
          <w:rFonts w:ascii="Calibri" w:hAnsi="Calibri" w:cs="Calibri"/>
          <w:i/>
          <w:iCs/>
          <w:noProof/>
          <w:sz w:val="24"/>
        </w:rPr>
        <w:t>et al.</w:t>
      </w:r>
      <w:r w:rsidRPr="00A116FF">
        <w:rPr>
          <w:rFonts w:ascii="Calibri" w:hAnsi="Calibri" w:cs="Calibri"/>
          <w:noProof/>
          <w:sz w:val="24"/>
        </w:rPr>
        <w:t xml:space="preserve"> (2019) ‘Physics-Inspired Optimization for Quadratic Unconstrained Problems Using a Digital Annealer’, </w:t>
      </w:r>
      <w:r w:rsidRPr="00A116FF">
        <w:rPr>
          <w:rFonts w:ascii="Calibri" w:hAnsi="Calibri" w:cs="Calibri"/>
          <w:i/>
          <w:iCs/>
          <w:noProof/>
          <w:sz w:val="24"/>
        </w:rPr>
        <w:t>Frontiers in Physics</w:t>
      </w:r>
      <w:r w:rsidRPr="00A116FF">
        <w:rPr>
          <w:rFonts w:ascii="Calibri" w:hAnsi="Calibri" w:cs="Calibri"/>
          <w:noProof/>
          <w:sz w:val="24"/>
        </w:rPr>
        <w:t>, 0(APR), p. 48. doi: 10.3389/FPHY.2019.00048.</w:t>
      </w:r>
    </w:p>
    <w:p w14:paraId="2473B87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ertsimas, D. and Tsitsiklis, J. (1993) ‘Simulated Annealing’, </w:t>
      </w:r>
      <w:r w:rsidRPr="00A116FF">
        <w:rPr>
          <w:rFonts w:ascii="Calibri" w:hAnsi="Calibri" w:cs="Calibri"/>
          <w:i/>
          <w:iCs/>
          <w:noProof/>
          <w:sz w:val="24"/>
        </w:rPr>
        <w:t>Statistical Science</w:t>
      </w:r>
      <w:r w:rsidRPr="00A116FF">
        <w:rPr>
          <w:rFonts w:ascii="Calibri" w:hAnsi="Calibri" w:cs="Calibri"/>
          <w:noProof/>
          <w:sz w:val="24"/>
        </w:rPr>
        <w:t>, 8(1), pp. 10–15.</w:t>
      </w:r>
    </w:p>
    <w:p w14:paraId="0677B0D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ooth, M., Reinhardt, S. P. and Roy, A. (2017) ‘Partitioning Optimization Problems for Hybrid Classical / Quantum Execution’, </w:t>
      </w:r>
      <w:r w:rsidRPr="00A116FF">
        <w:rPr>
          <w:rFonts w:ascii="Calibri" w:hAnsi="Calibri" w:cs="Calibri"/>
          <w:i/>
          <w:iCs/>
          <w:noProof/>
          <w:sz w:val="24"/>
        </w:rPr>
        <w:t>D-Wave Technical Report Series</w:t>
      </w:r>
      <w:r w:rsidRPr="00A116FF">
        <w:rPr>
          <w:rFonts w:ascii="Calibri" w:hAnsi="Calibri" w:cs="Calibri"/>
          <w:noProof/>
          <w:sz w:val="24"/>
        </w:rPr>
        <w:t>, 14-1006A-A.</w:t>
      </w:r>
    </w:p>
    <w:p w14:paraId="38C860F4"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oyd, J. (2018) ‘Fujitsu’s CMOS Digital Annealer Produces Quantum Computer Speeds’, </w:t>
      </w:r>
      <w:r w:rsidRPr="00A116FF">
        <w:rPr>
          <w:rFonts w:ascii="Calibri" w:hAnsi="Calibri" w:cs="Calibri"/>
          <w:i/>
          <w:iCs/>
          <w:noProof/>
          <w:sz w:val="24"/>
        </w:rPr>
        <w:t>IEEE Spectrum</w:t>
      </w:r>
      <w:r w:rsidRPr="00A116FF">
        <w:rPr>
          <w:rFonts w:ascii="Calibri" w:hAnsi="Calibri" w:cs="Calibri"/>
          <w:noProof/>
          <w:sz w:val="24"/>
        </w:rPr>
        <w:t>, 28 May. Available at: https://spectrum.ieee.org/ieee-courses-on-digital-transformation (Accessed: 12 November 2021).</w:t>
      </w:r>
    </w:p>
    <w:p w14:paraId="7A3C4E99"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76A03B3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ollins, E. F. (1921) ‘ELECTRICALLY HEATED GLASS ANNEALING LEHR1’, </w:t>
      </w:r>
      <w:r w:rsidRPr="00A116FF">
        <w:rPr>
          <w:rFonts w:ascii="Calibri" w:hAnsi="Calibri" w:cs="Calibri"/>
          <w:i/>
          <w:iCs/>
          <w:noProof/>
          <w:sz w:val="24"/>
        </w:rPr>
        <w:t>Journal of the American Ceramic Society</w:t>
      </w:r>
      <w:r w:rsidRPr="00A116FF">
        <w:rPr>
          <w:rFonts w:ascii="Calibri" w:hAnsi="Calibri" w:cs="Calibri"/>
          <w:noProof/>
          <w:sz w:val="24"/>
        </w:rPr>
        <w:t>, 4(5), pp. 335–349. doi: 10.1111/J.1151-2916.1921.TB18664.X.</w:t>
      </w:r>
    </w:p>
    <w:p w14:paraId="7C0D968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rosson, E. and Harrow, A. W. (2016) ‘Simulated Quantum Annealing Can Be Exponentially Faster Than Classical Simulated Annealing’, </w:t>
      </w:r>
      <w:r w:rsidRPr="00A116FF">
        <w:rPr>
          <w:rFonts w:ascii="Calibri" w:hAnsi="Calibri" w:cs="Calibri"/>
          <w:i/>
          <w:iCs/>
          <w:noProof/>
          <w:sz w:val="24"/>
        </w:rPr>
        <w:t>Proceedings - Annual IEEE Symposium on Foundations of Computer Science, FOCS</w:t>
      </w:r>
      <w:r w:rsidRPr="00A116FF">
        <w:rPr>
          <w:rFonts w:ascii="Calibri" w:hAnsi="Calibri" w:cs="Calibri"/>
          <w:noProof/>
          <w:sz w:val="24"/>
        </w:rPr>
        <w:t>, 2016-Decem, pp. 714–723. doi: 10.1109/FOCS.2016.81.</w:t>
      </w:r>
    </w:p>
    <w:p w14:paraId="3053E31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ruz-Santos, W., Venegas-Andraca, S. E. and Lanzagorta, M. (2019) ‘A QUBO Formulation of Minimum Multicut Problem Instances in Trees for D-Wave Quantum Annealers’, </w:t>
      </w:r>
      <w:r w:rsidRPr="00A116FF">
        <w:rPr>
          <w:rFonts w:ascii="Calibri" w:hAnsi="Calibri" w:cs="Calibri"/>
          <w:i/>
          <w:iCs/>
          <w:noProof/>
          <w:sz w:val="24"/>
        </w:rPr>
        <w:t>Scientific Reports 2019 9:1</w:t>
      </w:r>
      <w:r w:rsidRPr="00A116FF">
        <w:rPr>
          <w:rFonts w:ascii="Calibri" w:hAnsi="Calibri" w:cs="Calibri"/>
          <w:noProof/>
          <w:sz w:val="24"/>
        </w:rPr>
        <w:t>, 9(1), pp. 1–12. doi: 10.1038/s41598-019-53585-5.</w:t>
      </w:r>
    </w:p>
    <w:p w14:paraId="1D3C294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D-Wave Systems (2021) </w:t>
      </w:r>
      <w:r w:rsidRPr="00A116FF">
        <w:rPr>
          <w:rFonts w:ascii="Calibri" w:hAnsi="Calibri" w:cs="Calibri"/>
          <w:i/>
          <w:iCs/>
          <w:noProof/>
          <w:sz w:val="24"/>
        </w:rPr>
        <w:t>Volkswagen: Navigating Tough Automotive Tasks with Quantum Computing</w:t>
      </w:r>
      <w:r w:rsidRPr="00A116FF">
        <w:rPr>
          <w:rFonts w:ascii="Calibri" w:hAnsi="Calibri" w:cs="Calibri"/>
          <w:noProof/>
          <w:sz w:val="24"/>
        </w:rPr>
        <w:t>. Available at: www.dwavesys.com/d-wave-launch (Accessed: 5 October 2021).</w:t>
      </w:r>
    </w:p>
    <w:p w14:paraId="280736B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attani, N., Szalay, S. and Chancellor, N. (2019) ‘Pegasus: The second connectivity graph for large-scale quantum annealing hardware’.</w:t>
      </w:r>
    </w:p>
    <w:p w14:paraId="37CA183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greedy’ (2019). Available at: https://github.com/dwavesystems/dwave-greedy (Accessed: 17 November 2021).</w:t>
      </w:r>
    </w:p>
    <w:p w14:paraId="5F0FCFBE"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neal’ (2015). Available at: https://github.com/dwavesystems/dwave-neal (Accessed: 17 November 2021).</w:t>
      </w:r>
    </w:p>
    <w:p w14:paraId="7CA19D16"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tabu’ (2018). Available at: https://github.com/dwavesystems/dwave-tabu (Accessed: 17 November 2021).</w:t>
      </w:r>
    </w:p>
    <w:p w14:paraId="5F1458D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Farhi, E. </w:t>
      </w:r>
      <w:r w:rsidRPr="00A116FF">
        <w:rPr>
          <w:rFonts w:ascii="Calibri" w:hAnsi="Calibri" w:cs="Calibri"/>
          <w:i/>
          <w:iCs/>
          <w:noProof/>
          <w:sz w:val="24"/>
        </w:rPr>
        <w:t>et al.</w:t>
      </w:r>
      <w:r w:rsidRPr="00A116FF">
        <w:rPr>
          <w:rFonts w:ascii="Calibri" w:hAnsi="Calibri" w:cs="Calibri"/>
          <w:noProof/>
          <w:sz w:val="24"/>
        </w:rPr>
        <w:t xml:space="preserve"> (2001) ‘A Quantum Adiabatic Evolution Algorithm Applied to Random Instances of an NP-Complete Problem’, </w:t>
      </w:r>
      <w:r w:rsidRPr="00A116FF">
        <w:rPr>
          <w:rFonts w:ascii="Calibri" w:hAnsi="Calibri" w:cs="Calibri"/>
          <w:i/>
          <w:iCs/>
          <w:noProof/>
          <w:sz w:val="24"/>
        </w:rPr>
        <w:t>Science</w:t>
      </w:r>
      <w:r w:rsidRPr="00A116FF">
        <w:rPr>
          <w:rFonts w:ascii="Calibri" w:hAnsi="Calibri" w:cs="Calibri"/>
          <w:noProof/>
          <w:sz w:val="24"/>
        </w:rPr>
        <w:t>, 292(5516), pp. 472–476. doi: 10.1126/SCIENCE.1057726.</w:t>
      </w:r>
    </w:p>
    <w:p w14:paraId="2AA20A8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Fujitsu (no date) </w:t>
      </w:r>
      <w:r w:rsidRPr="00A116FF">
        <w:rPr>
          <w:rFonts w:ascii="Calibri" w:hAnsi="Calibri" w:cs="Calibri"/>
          <w:i/>
          <w:iCs/>
          <w:noProof/>
          <w:sz w:val="24"/>
        </w:rPr>
        <w:t>Reducing traveling distance for parts picking operations by up to 45%</w:t>
      </w:r>
      <w:r w:rsidRPr="00A116FF">
        <w:rPr>
          <w:rFonts w:ascii="Calibri" w:hAnsi="Calibri" w:cs="Calibri"/>
          <w:noProof/>
          <w:sz w:val="24"/>
        </w:rPr>
        <w:t xml:space="preserve">. </w:t>
      </w:r>
      <w:r w:rsidRPr="00A116FF">
        <w:rPr>
          <w:rFonts w:ascii="Calibri" w:hAnsi="Calibri" w:cs="Calibri"/>
          <w:noProof/>
          <w:sz w:val="24"/>
        </w:rPr>
        <w:lastRenderedPageBreak/>
        <w:t>Available at: https://www.fujitsu.com/global/services/business-services/digital-annealer/case-studies/201804-fjit.html (Accessed: 5 October 2021).</w:t>
      </w:r>
    </w:p>
    <w:p w14:paraId="25799FC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Glover, F., Kochenberger, G. and Du, Y. (2019) ‘Quantum Bridge Analytics I: a tutorial on formulating and using QUBO models’, </w:t>
      </w:r>
      <w:r w:rsidRPr="00A116FF">
        <w:rPr>
          <w:rFonts w:ascii="Calibri" w:hAnsi="Calibri" w:cs="Calibri"/>
          <w:i/>
          <w:iCs/>
          <w:noProof/>
          <w:sz w:val="24"/>
        </w:rPr>
        <w:t>4OR</w:t>
      </w:r>
      <w:r w:rsidRPr="00A116FF">
        <w:rPr>
          <w:rFonts w:ascii="Calibri" w:hAnsi="Calibri" w:cs="Calibri"/>
          <w:noProof/>
          <w:sz w:val="24"/>
        </w:rPr>
        <w:t>, 17(4), pp. 335–371. doi: 10.1007/S10288-019-00424-Y.</w:t>
      </w:r>
    </w:p>
    <w:p w14:paraId="45F34F8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Higham, C. F. and Bedford, A. (2021) ‘Quantum Deep Learning: Sampling Neural Nets with a Quantum Annealer’. Available at: https://arxiv.org/abs/2107.08710v1 (Accessed: 11 November 2021).</w:t>
      </w:r>
    </w:p>
    <w:p w14:paraId="223E339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Huang, T. </w:t>
      </w:r>
      <w:r w:rsidRPr="00A116FF">
        <w:rPr>
          <w:rFonts w:ascii="Calibri" w:hAnsi="Calibri" w:cs="Calibri"/>
          <w:i/>
          <w:iCs/>
          <w:noProof/>
          <w:sz w:val="24"/>
        </w:rPr>
        <w:t>et al.</w:t>
      </w:r>
      <w:r w:rsidRPr="00A116FF">
        <w:rPr>
          <w:rFonts w:ascii="Calibri" w:hAnsi="Calibri" w:cs="Calibri"/>
          <w:noProof/>
          <w:sz w:val="24"/>
        </w:rPr>
        <w:t xml:space="preserve"> (2021) ‘QROSS: QUBO Relaxation Parameter optimisation via Learning Solver Surrogates’, </w:t>
      </w:r>
      <w:r w:rsidRPr="00A116FF">
        <w:rPr>
          <w:rFonts w:ascii="Calibri" w:hAnsi="Calibri" w:cs="Calibri"/>
          <w:i/>
          <w:iCs/>
          <w:noProof/>
          <w:sz w:val="24"/>
        </w:rPr>
        <w:t>2021 IEEE 41st International Conference on Distributed Computing Systems Workshops (ICDCSW)</w:t>
      </w:r>
      <w:r w:rsidRPr="00A116FF">
        <w:rPr>
          <w:rFonts w:ascii="Calibri" w:hAnsi="Calibri" w:cs="Calibri"/>
          <w:noProof/>
          <w:sz w:val="24"/>
        </w:rPr>
        <w:t>, pp. 35–40. doi: 10.1109/ICDCSW53096.2021.00013.</w:t>
      </w:r>
    </w:p>
    <w:p w14:paraId="474E5AB6"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Johnson, D. S. </w:t>
      </w:r>
      <w:r w:rsidRPr="00A116FF">
        <w:rPr>
          <w:rFonts w:ascii="Calibri" w:hAnsi="Calibri" w:cs="Calibri"/>
          <w:i/>
          <w:iCs/>
          <w:noProof/>
          <w:sz w:val="24"/>
        </w:rPr>
        <w:t>et al.</w:t>
      </w:r>
      <w:r w:rsidRPr="00A116FF">
        <w:rPr>
          <w:rFonts w:ascii="Calibri" w:hAnsi="Calibri" w:cs="Calibri"/>
          <w:noProof/>
          <w:sz w:val="24"/>
        </w:rPr>
        <w:t xml:space="preserve"> (1989) ‘Optimization by Simulated Annealing: An Experimental Evaluation; Part I, Graph Partitioning’, 37(6).</w:t>
      </w:r>
    </w:p>
    <w:p w14:paraId="23FAC1B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Johnson, M. W. </w:t>
      </w:r>
      <w:r w:rsidRPr="00A116FF">
        <w:rPr>
          <w:rFonts w:ascii="Calibri" w:hAnsi="Calibri" w:cs="Calibri"/>
          <w:i/>
          <w:iCs/>
          <w:noProof/>
          <w:sz w:val="24"/>
        </w:rPr>
        <w:t>et al.</w:t>
      </w:r>
      <w:r w:rsidRPr="00A116FF">
        <w:rPr>
          <w:rFonts w:ascii="Calibri" w:hAnsi="Calibri" w:cs="Calibri"/>
          <w:noProof/>
          <w:sz w:val="24"/>
        </w:rPr>
        <w:t xml:space="preserve"> (2011) ‘Quantum annealing with manufactured spins’, </w:t>
      </w:r>
      <w:r w:rsidRPr="00A116FF">
        <w:rPr>
          <w:rFonts w:ascii="Calibri" w:hAnsi="Calibri" w:cs="Calibri"/>
          <w:i/>
          <w:iCs/>
          <w:noProof/>
          <w:sz w:val="24"/>
        </w:rPr>
        <w:t>Nature 2011 473:7346</w:t>
      </w:r>
      <w:r w:rsidRPr="00A116FF">
        <w:rPr>
          <w:rFonts w:ascii="Calibri" w:hAnsi="Calibri" w:cs="Calibri"/>
          <w:noProof/>
          <w:sz w:val="24"/>
        </w:rPr>
        <w:t>, 473(7346), pp. 194–198. doi: 10.1038/nature10012.</w:t>
      </w:r>
    </w:p>
    <w:p w14:paraId="65E5B1B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atzgraber, H. G. and Novotny, M. A. (2018) ‘How Small-World Interactions Can Lead to Improved Quantum Annealer Designs’, </w:t>
      </w:r>
      <w:r w:rsidRPr="00A116FF">
        <w:rPr>
          <w:rFonts w:ascii="Calibri" w:hAnsi="Calibri" w:cs="Calibri"/>
          <w:i/>
          <w:iCs/>
          <w:noProof/>
          <w:sz w:val="24"/>
        </w:rPr>
        <w:t>Physical Review Applied</w:t>
      </w:r>
      <w:r w:rsidRPr="00A116FF">
        <w:rPr>
          <w:rFonts w:ascii="Calibri" w:hAnsi="Calibri" w:cs="Calibri"/>
          <w:noProof/>
          <w:sz w:val="24"/>
        </w:rPr>
        <w:t>, 10(5), p. 054004. doi: 10.1103/PHYSREVAPPLIED.10.054004/FIGURES/13/MEDIUM.</w:t>
      </w:r>
    </w:p>
    <w:p w14:paraId="37E084F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irkpatrick, S., Gelatt, ; C D and Vecchi, ; M P (1983) ‘Optimization by Simulated Annealing’, </w:t>
      </w:r>
      <w:r w:rsidRPr="00A116FF">
        <w:rPr>
          <w:rFonts w:ascii="Calibri" w:hAnsi="Calibri" w:cs="Calibri"/>
          <w:i/>
          <w:iCs/>
          <w:noProof/>
          <w:sz w:val="24"/>
        </w:rPr>
        <w:t>New Series</w:t>
      </w:r>
      <w:r w:rsidRPr="00A116FF">
        <w:rPr>
          <w:rFonts w:ascii="Calibri" w:hAnsi="Calibri" w:cs="Calibri"/>
          <w:noProof/>
          <w:sz w:val="24"/>
        </w:rPr>
        <w:t>, 220(4598), pp. 671–680.</w:t>
      </w:r>
    </w:p>
    <w:p w14:paraId="3B59C16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ochenberger, G. </w:t>
      </w:r>
      <w:r w:rsidRPr="00A116FF">
        <w:rPr>
          <w:rFonts w:ascii="Calibri" w:hAnsi="Calibri" w:cs="Calibri"/>
          <w:i/>
          <w:iCs/>
          <w:noProof/>
          <w:sz w:val="24"/>
        </w:rPr>
        <w:t>et al.</w:t>
      </w:r>
      <w:r w:rsidRPr="00A116FF">
        <w:rPr>
          <w:rFonts w:ascii="Calibri" w:hAnsi="Calibri" w:cs="Calibri"/>
          <w:noProof/>
          <w:sz w:val="24"/>
        </w:rPr>
        <w:t xml:space="preserve"> (2014) ‘The unconstrained binary quadratic programming problem: A survey’, </w:t>
      </w:r>
      <w:r w:rsidRPr="00A116FF">
        <w:rPr>
          <w:rFonts w:ascii="Calibri" w:hAnsi="Calibri" w:cs="Calibri"/>
          <w:i/>
          <w:iCs/>
          <w:noProof/>
          <w:sz w:val="24"/>
        </w:rPr>
        <w:t>Journal of Combinatorial Optimization</w:t>
      </w:r>
      <w:r w:rsidRPr="00A116FF">
        <w:rPr>
          <w:rFonts w:ascii="Calibri" w:hAnsi="Calibri" w:cs="Calibri"/>
          <w:noProof/>
          <w:sz w:val="24"/>
        </w:rPr>
        <w:t>, 28(1), pp. 58–81. doi: 10.1007/S10878-014-9734-0/TABLES/1.</w:t>
      </w:r>
    </w:p>
    <w:p w14:paraId="7D5CBBA4"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ochenberger, G. A. and Glover, F. (2006) ‘A Unified Framework for Modeling and Solving Combinatorial Optimization Problems: A Tutorial’, </w:t>
      </w:r>
      <w:r w:rsidRPr="00A116FF">
        <w:rPr>
          <w:rFonts w:ascii="Calibri" w:hAnsi="Calibri" w:cs="Calibri"/>
          <w:i/>
          <w:iCs/>
          <w:noProof/>
          <w:sz w:val="24"/>
        </w:rPr>
        <w:t>Multiscale Optimization Methods and Applications</w:t>
      </w:r>
      <w:r w:rsidRPr="00A116FF">
        <w:rPr>
          <w:rFonts w:ascii="Calibri" w:hAnsi="Calibri" w:cs="Calibri"/>
          <w:noProof/>
          <w:sz w:val="24"/>
        </w:rPr>
        <w:t>, pp. 101–124. doi: 10.1007/0-387-29550-X_4.</w:t>
      </w:r>
    </w:p>
    <w:p w14:paraId="69978A1F"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Liang, F., Cheng, Y. and Lin, G. (2014) ‘Simulated Stochastic Approximation Annealing for Global Optimization With a Square-Root Cooling Schedule’, </w:t>
      </w:r>
      <w:r w:rsidRPr="00A116FF">
        <w:rPr>
          <w:rFonts w:ascii="Calibri" w:hAnsi="Calibri" w:cs="Calibri"/>
          <w:i/>
          <w:iCs/>
          <w:noProof/>
          <w:sz w:val="24"/>
        </w:rPr>
        <w:t>https://doi.org/10.1080/01621459.2013.872993</w:t>
      </w:r>
      <w:r w:rsidRPr="00A116FF">
        <w:rPr>
          <w:rFonts w:ascii="Calibri" w:hAnsi="Calibri" w:cs="Calibri"/>
          <w:noProof/>
          <w:sz w:val="24"/>
        </w:rPr>
        <w:t>, 109(506), pp. 847–863. doi: 10.1080/01621459.2013.872993.</w:t>
      </w:r>
    </w:p>
    <w:p w14:paraId="759AB7B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Lucas, A. (2014) ‘Ising formulations of many NP problems’, </w:t>
      </w:r>
      <w:r w:rsidRPr="00A116FF">
        <w:rPr>
          <w:rFonts w:ascii="Calibri" w:hAnsi="Calibri" w:cs="Calibri"/>
          <w:i/>
          <w:iCs/>
          <w:noProof/>
          <w:sz w:val="24"/>
        </w:rPr>
        <w:t>Frontiers in Physics</w:t>
      </w:r>
      <w:r w:rsidRPr="00A116FF">
        <w:rPr>
          <w:rFonts w:ascii="Calibri" w:hAnsi="Calibri" w:cs="Calibri"/>
          <w:noProof/>
          <w:sz w:val="24"/>
        </w:rPr>
        <w:t>, 0, p. 5. doi: 10.3389/FPHY.2014.00005.</w:t>
      </w:r>
    </w:p>
    <w:p w14:paraId="4B874D0F"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Ohzeki, M. </w:t>
      </w:r>
      <w:r w:rsidRPr="00A116FF">
        <w:rPr>
          <w:rFonts w:ascii="Calibri" w:hAnsi="Calibri" w:cs="Calibri"/>
          <w:i/>
          <w:iCs/>
          <w:noProof/>
          <w:sz w:val="24"/>
        </w:rPr>
        <w:t>et al.</w:t>
      </w:r>
      <w:r w:rsidRPr="00A116FF">
        <w:rPr>
          <w:rFonts w:ascii="Calibri" w:hAnsi="Calibri" w:cs="Calibri"/>
          <w:noProof/>
          <w:sz w:val="24"/>
        </w:rPr>
        <w:t xml:space="preserve"> (2019) ‘Control of Automated Guided Vehicles Without Collision by Quantum Annealer and Digital Devices’, </w:t>
      </w:r>
      <w:r w:rsidRPr="00A116FF">
        <w:rPr>
          <w:rFonts w:ascii="Calibri" w:hAnsi="Calibri" w:cs="Calibri"/>
          <w:i/>
          <w:iCs/>
          <w:noProof/>
          <w:sz w:val="24"/>
        </w:rPr>
        <w:t>Frontiers in Computer Science</w:t>
      </w:r>
      <w:r w:rsidRPr="00A116FF">
        <w:rPr>
          <w:rFonts w:ascii="Calibri" w:hAnsi="Calibri" w:cs="Calibri"/>
          <w:noProof/>
          <w:sz w:val="24"/>
        </w:rPr>
        <w:t>, 1, p. 9. doi: 10.3389/FCOMP.2019.00009/BIBTEX.</w:t>
      </w:r>
    </w:p>
    <w:p w14:paraId="20A42745"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Ohzeki, M. and Nishimori, H. ‘Quantum annealing: An introduction and new developments’, </w:t>
      </w:r>
      <w:r w:rsidRPr="00A116FF">
        <w:rPr>
          <w:rFonts w:ascii="Calibri" w:hAnsi="Calibri" w:cs="Calibri"/>
          <w:i/>
          <w:iCs/>
          <w:noProof/>
          <w:sz w:val="24"/>
        </w:rPr>
        <w:t>Journal of Computational and Theoretical Nanoscience</w:t>
      </w:r>
      <w:r w:rsidRPr="00A116FF">
        <w:rPr>
          <w:rFonts w:ascii="Calibri" w:hAnsi="Calibri" w:cs="Calibri"/>
          <w:noProof/>
          <w:sz w:val="24"/>
        </w:rPr>
        <w:t>, 8(6), pp. 963–971. doi: 10.1166/JCTN.2011.1776963.</w:t>
      </w:r>
    </w:p>
    <w:p w14:paraId="54834E58"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Palubeckis, G. (2004) ‘Multistart Tabu Search Strategies for the Unconstrained Binary Quadratic </w:t>
      </w:r>
      <w:r w:rsidRPr="00A116FF">
        <w:rPr>
          <w:rFonts w:ascii="Calibri" w:hAnsi="Calibri" w:cs="Calibri"/>
          <w:noProof/>
          <w:sz w:val="24"/>
        </w:rPr>
        <w:lastRenderedPageBreak/>
        <w:t xml:space="preserve">Optimization Problem’, </w:t>
      </w:r>
      <w:r w:rsidRPr="00A116FF">
        <w:rPr>
          <w:rFonts w:ascii="Calibri" w:hAnsi="Calibri" w:cs="Calibri"/>
          <w:i/>
          <w:iCs/>
          <w:noProof/>
          <w:sz w:val="24"/>
        </w:rPr>
        <w:t>Annals of Operations Research 2004 131:1</w:t>
      </w:r>
      <w:r w:rsidRPr="00A116FF">
        <w:rPr>
          <w:rFonts w:ascii="Calibri" w:hAnsi="Calibri" w:cs="Calibri"/>
          <w:noProof/>
          <w:sz w:val="24"/>
        </w:rPr>
        <w:t>, 131(1), pp. 259–282. doi: 10.1023/B:ANOR.0000039522.58036.68.</w:t>
      </w:r>
    </w:p>
    <w:p w14:paraId="4C615C5C"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Poole, D. L. and Mackworth, A. K. (2017) ‘Artificial Intelligence: Foundations of Computational Agents’, pp. 136–137. doi: 10.1017/9781108164085.</w:t>
      </w:r>
    </w:p>
    <w:p w14:paraId="4E211FD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qbsolv’ (2017). Available at: https://github.com/dwavesystems/qbsolv (Accessed: 17 November 2021).</w:t>
      </w:r>
    </w:p>
    <w:p w14:paraId="67CE926E"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Şeker, O. </w:t>
      </w:r>
      <w:r w:rsidRPr="00A116FF">
        <w:rPr>
          <w:rFonts w:ascii="Calibri" w:hAnsi="Calibri" w:cs="Calibri"/>
          <w:i/>
          <w:iCs/>
          <w:noProof/>
          <w:sz w:val="24"/>
        </w:rPr>
        <w:t>et al.</w:t>
      </w:r>
      <w:r w:rsidRPr="00A116FF">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7AD4695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Snelling, D. </w:t>
      </w:r>
      <w:r w:rsidRPr="00A116FF">
        <w:rPr>
          <w:rFonts w:ascii="Calibri" w:hAnsi="Calibri" w:cs="Calibri"/>
          <w:i/>
          <w:iCs/>
          <w:noProof/>
          <w:sz w:val="24"/>
        </w:rPr>
        <w:t>et al.</w:t>
      </w:r>
      <w:r w:rsidRPr="00A116FF">
        <w:rPr>
          <w:rFonts w:ascii="Calibri" w:hAnsi="Calibri" w:cs="Calibri"/>
          <w:noProof/>
          <w:sz w:val="24"/>
        </w:rPr>
        <w:t xml:space="preserve"> (2020) ‘A Quantum-Inspired Approach to De-Novo Drug Design’. doi: 10.26434/CHEMRXIV.12229232.V1.</w:t>
      </w:r>
    </w:p>
    <w:p w14:paraId="41D91CB8"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Tanaka, S. and Tamura, R. (2012) ‘QUANTUM ANNEALING AND QUANTUM FLUCTUATION EFFECT IN FRUSTRATED ISING SYSTEMS’.</w:t>
      </w:r>
    </w:p>
    <w:p w14:paraId="412FA605"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Verma, A. and Lewis, M. (2020) ‘Penalty and partitioning techniques to improve performance of QUBO solvers’, </w:t>
      </w:r>
      <w:r w:rsidRPr="00A116FF">
        <w:rPr>
          <w:rFonts w:ascii="Calibri" w:hAnsi="Calibri" w:cs="Calibri"/>
          <w:i/>
          <w:iCs/>
          <w:noProof/>
          <w:sz w:val="24"/>
        </w:rPr>
        <w:t>Discrete Optimization</w:t>
      </w:r>
      <w:r w:rsidRPr="00A116FF">
        <w:rPr>
          <w:rFonts w:ascii="Calibri" w:hAnsi="Calibri" w:cs="Calibri"/>
          <w:noProof/>
          <w:sz w:val="24"/>
        </w:rPr>
        <w:t>, p. 100594. doi: 10.1016/j.disopt.2020.100594.</w:t>
      </w:r>
    </w:p>
    <w:p w14:paraId="5C00EC3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Vyskočil, T., Pakin, S. and Djidjev, H. N. (2019) ‘Embedding Inequality Constraints for Quantum Annealing Optimization’, </w:t>
      </w:r>
      <w:r w:rsidRPr="00A116FF">
        <w:rPr>
          <w:rFonts w:ascii="Calibri" w:hAnsi="Calibri" w:cs="Calibri"/>
          <w:i/>
          <w:iCs/>
          <w:noProof/>
          <w:sz w:val="24"/>
        </w:rPr>
        <w:t>Lecture Notes in Computer Science (including subseries Lecture Notes in Artificial Intelligence and Lecture Notes in Bioinformatics)</w:t>
      </w:r>
      <w:r w:rsidRPr="00A116FF">
        <w:rPr>
          <w:rFonts w:ascii="Calibri" w:hAnsi="Calibri" w:cs="Calibri"/>
          <w:noProof/>
          <w:sz w:val="24"/>
        </w:rPr>
        <w:t>, 11413 LNCS, pp. 11–22. doi: 10.1007/978-3-030-14082-3_2.</w:t>
      </w:r>
    </w:p>
    <w:p w14:paraId="2A7341D1"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Wu, H. and Fan, G. (2020) ‘An overview of tailoring strain delocalization for strength-ductility synergy’, </w:t>
      </w:r>
      <w:r w:rsidRPr="00A116FF">
        <w:rPr>
          <w:rFonts w:ascii="Calibri" w:hAnsi="Calibri" w:cs="Calibri"/>
          <w:i/>
          <w:iCs/>
          <w:noProof/>
          <w:sz w:val="24"/>
        </w:rPr>
        <w:t>Progress in Materials Science</w:t>
      </w:r>
      <w:r w:rsidRPr="00A116FF">
        <w:rPr>
          <w:rFonts w:ascii="Calibri" w:hAnsi="Calibri" w:cs="Calibri"/>
          <w:noProof/>
          <w:sz w:val="24"/>
        </w:rPr>
        <w:t>, 113, p. 100675. doi: 10.1016/J.PMATSCI.2020.100675.</w:t>
      </w:r>
    </w:p>
    <w:p w14:paraId="0AF8FE72" w14:textId="22B0B31D" w:rsidR="00833079" w:rsidRPr="00565969" w:rsidRDefault="00833079" w:rsidP="00A116FF">
      <w:pPr>
        <w:widowControl w:val="0"/>
        <w:autoSpaceDE w:val="0"/>
        <w:autoSpaceDN w:val="0"/>
        <w:adjustRightInd w:val="0"/>
      </w:pPr>
      <w:r>
        <w:fldChar w:fldCharType="end"/>
      </w:r>
    </w:p>
    <w:sectPr w:rsidR="00833079" w:rsidRPr="00565969" w:rsidSect="00EA0FAF">
      <w:type w:val="continuous"/>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B2799" w14:textId="77777777" w:rsidR="00CC3AD1" w:rsidRDefault="00CC3AD1" w:rsidP="00F613E7">
      <w:pPr>
        <w:spacing w:line="240" w:lineRule="auto"/>
      </w:pPr>
      <w:r>
        <w:separator/>
      </w:r>
    </w:p>
  </w:endnote>
  <w:endnote w:type="continuationSeparator" w:id="0">
    <w:p w14:paraId="044FD520" w14:textId="77777777" w:rsidR="00CC3AD1" w:rsidRDefault="00CC3AD1"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7F9D6" w14:textId="77777777" w:rsidR="00CC3AD1" w:rsidRDefault="00CC3AD1" w:rsidP="00F613E7">
      <w:pPr>
        <w:spacing w:line="240" w:lineRule="auto"/>
      </w:pPr>
      <w:r>
        <w:separator/>
      </w:r>
    </w:p>
  </w:footnote>
  <w:footnote w:type="continuationSeparator" w:id="0">
    <w:p w14:paraId="1EC9AC8B" w14:textId="77777777" w:rsidR="00CC3AD1" w:rsidRDefault="00CC3AD1"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EndPr>
      <w:rPr>
        <w:rStyle w:val="PageNumber"/>
      </w:rPr>
    </w:sdtEndPr>
    <w:sdtContent>
      <w:p w14:paraId="100D49D3" w14:textId="711D8277"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EndPr>
      <w:rPr>
        <w:rStyle w:val="PageNumber"/>
      </w:rPr>
    </w:sdtEndPr>
    <w:sdtContent>
      <w:p w14:paraId="0A9CCC6C" w14:textId="58630BA4"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02BE9"/>
    <w:rsid w:val="00004E2B"/>
    <w:rsid w:val="000129D3"/>
    <w:rsid w:val="000147C3"/>
    <w:rsid w:val="000368FC"/>
    <w:rsid w:val="000435A2"/>
    <w:rsid w:val="0005259E"/>
    <w:rsid w:val="00055537"/>
    <w:rsid w:val="000601BD"/>
    <w:rsid w:val="000618C7"/>
    <w:rsid w:val="00063B1F"/>
    <w:rsid w:val="00063E2A"/>
    <w:rsid w:val="000721C1"/>
    <w:rsid w:val="0007356B"/>
    <w:rsid w:val="00082809"/>
    <w:rsid w:val="00082ED6"/>
    <w:rsid w:val="0008782E"/>
    <w:rsid w:val="00090B4D"/>
    <w:rsid w:val="000922CF"/>
    <w:rsid w:val="00093BF1"/>
    <w:rsid w:val="00094EDD"/>
    <w:rsid w:val="00096CEE"/>
    <w:rsid w:val="000A0B49"/>
    <w:rsid w:val="000A201F"/>
    <w:rsid w:val="000A3867"/>
    <w:rsid w:val="000A602C"/>
    <w:rsid w:val="000C2417"/>
    <w:rsid w:val="000C25F1"/>
    <w:rsid w:val="000C3375"/>
    <w:rsid w:val="000C677D"/>
    <w:rsid w:val="000C7430"/>
    <w:rsid w:val="000D197E"/>
    <w:rsid w:val="000E02DA"/>
    <w:rsid w:val="000E24FF"/>
    <w:rsid w:val="000E29CE"/>
    <w:rsid w:val="000E2D5A"/>
    <w:rsid w:val="000E2F86"/>
    <w:rsid w:val="000F3553"/>
    <w:rsid w:val="000F4516"/>
    <w:rsid w:val="00112C80"/>
    <w:rsid w:val="0011396D"/>
    <w:rsid w:val="001205EF"/>
    <w:rsid w:val="001267F4"/>
    <w:rsid w:val="001342BB"/>
    <w:rsid w:val="0013550B"/>
    <w:rsid w:val="00135C09"/>
    <w:rsid w:val="00136F5D"/>
    <w:rsid w:val="00141891"/>
    <w:rsid w:val="0014309B"/>
    <w:rsid w:val="00147A0A"/>
    <w:rsid w:val="00147C1F"/>
    <w:rsid w:val="00151308"/>
    <w:rsid w:val="00151E15"/>
    <w:rsid w:val="00153561"/>
    <w:rsid w:val="00155268"/>
    <w:rsid w:val="001552D4"/>
    <w:rsid w:val="00170A1A"/>
    <w:rsid w:val="00170BBF"/>
    <w:rsid w:val="00174D9D"/>
    <w:rsid w:val="001805D6"/>
    <w:rsid w:val="00186C04"/>
    <w:rsid w:val="00187230"/>
    <w:rsid w:val="00191793"/>
    <w:rsid w:val="001923B7"/>
    <w:rsid w:val="00195EF9"/>
    <w:rsid w:val="001A112E"/>
    <w:rsid w:val="001A12E9"/>
    <w:rsid w:val="001A2F0A"/>
    <w:rsid w:val="001A4D0D"/>
    <w:rsid w:val="001B00FD"/>
    <w:rsid w:val="001B47A2"/>
    <w:rsid w:val="001C25CC"/>
    <w:rsid w:val="001C27B1"/>
    <w:rsid w:val="001C3320"/>
    <w:rsid w:val="001D3700"/>
    <w:rsid w:val="001E415B"/>
    <w:rsid w:val="001F0BD2"/>
    <w:rsid w:val="00201504"/>
    <w:rsid w:val="00205170"/>
    <w:rsid w:val="00206309"/>
    <w:rsid w:val="00206803"/>
    <w:rsid w:val="00210B3E"/>
    <w:rsid w:val="0021112A"/>
    <w:rsid w:val="0021125F"/>
    <w:rsid w:val="00213FDB"/>
    <w:rsid w:val="002219B4"/>
    <w:rsid w:val="00233AE7"/>
    <w:rsid w:val="00234EC4"/>
    <w:rsid w:val="00235DFB"/>
    <w:rsid w:val="00240B36"/>
    <w:rsid w:val="002434D5"/>
    <w:rsid w:val="00246ACC"/>
    <w:rsid w:val="0025078C"/>
    <w:rsid w:val="00254DFD"/>
    <w:rsid w:val="0026101F"/>
    <w:rsid w:val="0026249D"/>
    <w:rsid w:val="0026495D"/>
    <w:rsid w:val="00265C1D"/>
    <w:rsid w:val="00270680"/>
    <w:rsid w:val="0027569C"/>
    <w:rsid w:val="002776D7"/>
    <w:rsid w:val="0028060D"/>
    <w:rsid w:val="00286041"/>
    <w:rsid w:val="002876F1"/>
    <w:rsid w:val="002919CA"/>
    <w:rsid w:val="00292926"/>
    <w:rsid w:val="0029299E"/>
    <w:rsid w:val="002958D6"/>
    <w:rsid w:val="002A029B"/>
    <w:rsid w:val="002A18E5"/>
    <w:rsid w:val="002A2C34"/>
    <w:rsid w:val="002A576B"/>
    <w:rsid w:val="002B56C4"/>
    <w:rsid w:val="002B5A25"/>
    <w:rsid w:val="002B74D5"/>
    <w:rsid w:val="002C07EB"/>
    <w:rsid w:val="002C0DB9"/>
    <w:rsid w:val="002C534C"/>
    <w:rsid w:val="002D2712"/>
    <w:rsid w:val="002E5063"/>
    <w:rsid w:val="002E5274"/>
    <w:rsid w:val="002E54A8"/>
    <w:rsid w:val="002F4518"/>
    <w:rsid w:val="0030036C"/>
    <w:rsid w:val="00311CF9"/>
    <w:rsid w:val="00311ED6"/>
    <w:rsid w:val="00314177"/>
    <w:rsid w:val="00315238"/>
    <w:rsid w:val="003253F9"/>
    <w:rsid w:val="0033002E"/>
    <w:rsid w:val="00333E7C"/>
    <w:rsid w:val="0033411D"/>
    <w:rsid w:val="00334785"/>
    <w:rsid w:val="00335716"/>
    <w:rsid w:val="00336761"/>
    <w:rsid w:val="0034032E"/>
    <w:rsid w:val="003420CC"/>
    <w:rsid w:val="00342635"/>
    <w:rsid w:val="00344734"/>
    <w:rsid w:val="00346A56"/>
    <w:rsid w:val="003542D3"/>
    <w:rsid w:val="00355AE2"/>
    <w:rsid w:val="003568B1"/>
    <w:rsid w:val="003606BC"/>
    <w:rsid w:val="0036204A"/>
    <w:rsid w:val="003651F4"/>
    <w:rsid w:val="0037091C"/>
    <w:rsid w:val="00381149"/>
    <w:rsid w:val="003816D3"/>
    <w:rsid w:val="003860B7"/>
    <w:rsid w:val="00387BD1"/>
    <w:rsid w:val="00397AE1"/>
    <w:rsid w:val="003A3DF1"/>
    <w:rsid w:val="003C5312"/>
    <w:rsid w:val="003D2BDF"/>
    <w:rsid w:val="003D6FCF"/>
    <w:rsid w:val="003E5BE6"/>
    <w:rsid w:val="003F16DE"/>
    <w:rsid w:val="003F2C7E"/>
    <w:rsid w:val="003F4A28"/>
    <w:rsid w:val="003F51FA"/>
    <w:rsid w:val="003F592A"/>
    <w:rsid w:val="003F6AAF"/>
    <w:rsid w:val="003F7C35"/>
    <w:rsid w:val="00400911"/>
    <w:rsid w:val="004051BC"/>
    <w:rsid w:val="004067F5"/>
    <w:rsid w:val="00407691"/>
    <w:rsid w:val="00413B48"/>
    <w:rsid w:val="0041430A"/>
    <w:rsid w:val="0042153D"/>
    <w:rsid w:val="00422805"/>
    <w:rsid w:val="004279D3"/>
    <w:rsid w:val="0043581D"/>
    <w:rsid w:val="004422DF"/>
    <w:rsid w:val="0044353E"/>
    <w:rsid w:val="00443D1C"/>
    <w:rsid w:val="004517D2"/>
    <w:rsid w:val="00451856"/>
    <w:rsid w:val="00452DF7"/>
    <w:rsid w:val="004540FD"/>
    <w:rsid w:val="00455186"/>
    <w:rsid w:val="00457927"/>
    <w:rsid w:val="0046579C"/>
    <w:rsid w:val="00470BD3"/>
    <w:rsid w:val="00481F1A"/>
    <w:rsid w:val="00482FB6"/>
    <w:rsid w:val="00484339"/>
    <w:rsid w:val="004948D7"/>
    <w:rsid w:val="00497C73"/>
    <w:rsid w:val="004A3770"/>
    <w:rsid w:val="004A4D72"/>
    <w:rsid w:val="004A7678"/>
    <w:rsid w:val="004B1197"/>
    <w:rsid w:val="004B29FC"/>
    <w:rsid w:val="004B449C"/>
    <w:rsid w:val="004C36C3"/>
    <w:rsid w:val="004C3A70"/>
    <w:rsid w:val="004C4FD4"/>
    <w:rsid w:val="004C6085"/>
    <w:rsid w:val="004D5756"/>
    <w:rsid w:val="004D610E"/>
    <w:rsid w:val="004D68BA"/>
    <w:rsid w:val="004E193B"/>
    <w:rsid w:val="004E55AB"/>
    <w:rsid w:val="004F37C8"/>
    <w:rsid w:val="004F7C0D"/>
    <w:rsid w:val="00530C6A"/>
    <w:rsid w:val="00532FFA"/>
    <w:rsid w:val="00533599"/>
    <w:rsid w:val="00534DBA"/>
    <w:rsid w:val="005427D6"/>
    <w:rsid w:val="00546179"/>
    <w:rsid w:val="00547CA7"/>
    <w:rsid w:val="00556EB2"/>
    <w:rsid w:val="0056083C"/>
    <w:rsid w:val="00565969"/>
    <w:rsid w:val="0057596E"/>
    <w:rsid w:val="005775FA"/>
    <w:rsid w:val="00586252"/>
    <w:rsid w:val="00594580"/>
    <w:rsid w:val="005A1ED3"/>
    <w:rsid w:val="005A6405"/>
    <w:rsid w:val="005A79FE"/>
    <w:rsid w:val="005B05AE"/>
    <w:rsid w:val="005B124D"/>
    <w:rsid w:val="005B30C9"/>
    <w:rsid w:val="005B4DCB"/>
    <w:rsid w:val="005B535A"/>
    <w:rsid w:val="005C6181"/>
    <w:rsid w:val="005D39B4"/>
    <w:rsid w:val="005E050D"/>
    <w:rsid w:val="005E5C3E"/>
    <w:rsid w:val="005E61A6"/>
    <w:rsid w:val="005F509F"/>
    <w:rsid w:val="00607BBB"/>
    <w:rsid w:val="00621D10"/>
    <w:rsid w:val="006220BB"/>
    <w:rsid w:val="00622FC1"/>
    <w:rsid w:val="00630854"/>
    <w:rsid w:val="006376AF"/>
    <w:rsid w:val="00640C9E"/>
    <w:rsid w:val="00644344"/>
    <w:rsid w:val="006462D6"/>
    <w:rsid w:val="00646955"/>
    <w:rsid w:val="00654477"/>
    <w:rsid w:val="0065448A"/>
    <w:rsid w:val="00661D80"/>
    <w:rsid w:val="00664BBD"/>
    <w:rsid w:val="00665F62"/>
    <w:rsid w:val="006749D1"/>
    <w:rsid w:val="00676BA0"/>
    <w:rsid w:val="00677698"/>
    <w:rsid w:val="006819F8"/>
    <w:rsid w:val="00681C43"/>
    <w:rsid w:val="00684357"/>
    <w:rsid w:val="006854F6"/>
    <w:rsid w:val="00690CD6"/>
    <w:rsid w:val="00693EC7"/>
    <w:rsid w:val="00697134"/>
    <w:rsid w:val="006972F1"/>
    <w:rsid w:val="006A2415"/>
    <w:rsid w:val="006B0816"/>
    <w:rsid w:val="006B1718"/>
    <w:rsid w:val="006B5F6A"/>
    <w:rsid w:val="006C21AD"/>
    <w:rsid w:val="006D49A6"/>
    <w:rsid w:val="006E03BB"/>
    <w:rsid w:val="006E1F28"/>
    <w:rsid w:val="006F7481"/>
    <w:rsid w:val="0070127D"/>
    <w:rsid w:val="007137CF"/>
    <w:rsid w:val="0072288F"/>
    <w:rsid w:val="007246A6"/>
    <w:rsid w:val="0073105B"/>
    <w:rsid w:val="00734419"/>
    <w:rsid w:val="007358B2"/>
    <w:rsid w:val="0073636D"/>
    <w:rsid w:val="00740FAD"/>
    <w:rsid w:val="007551B4"/>
    <w:rsid w:val="007641B1"/>
    <w:rsid w:val="00781058"/>
    <w:rsid w:val="00783EA0"/>
    <w:rsid w:val="00786A8F"/>
    <w:rsid w:val="007904BD"/>
    <w:rsid w:val="00793697"/>
    <w:rsid w:val="0079477D"/>
    <w:rsid w:val="00797A57"/>
    <w:rsid w:val="00797D3A"/>
    <w:rsid w:val="007C11F8"/>
    <w:rsid w:val="007C1366"/>
    <w:rsid w:val="007C17D8"/>
    <w:rsid w:val="007C361B"/>
    <w:rsid w:val="007C5359"/>
    <w:rsid w:val="007C62EA"/>
    <w:rsid w:val="007D1D1A"/>
    <w:rsid w:val="007D3554"/>
    <w:rsid w:val="007D6F34"/>
    <w:rsid w:val="007E0042"/>
    <w:rsid w:val="007F70BC"/>
    <w:rsid w:val="008035FB"/>
    <w:rsid w:val="008066B7"/>
    <w:rsid w:val="00812584"/>
    <w:rsid w:val="00812EB8"/>
    <w:rsid w:val="0082120A"/>
    <w:rsid w:val="00822D37"/>
    <w:rsid w:val="00830CCC"/>
    <w:rsid w:val="00832D83"/>
    <w:rsid w:val="00833079"/>
    <w:rsid w:val="00833E6E"/>
    <w:rsid w:val="00841B78"/>
    <w:rsid w:val="00860E6F"/>
    <w:rsid w:val="00860FAF"/>
    <w:rsid w:val="008627F6"/>
    <w:rsid w:val="00865FE3"/>
    <w:rsid w:val="00866637"/>
    <w:rsid w:val="008708A6"/>
    <w:rsid w:val="008720FB"/>
    <w:rsid w:val="00885C48"/>
    <w:rsid w:val="00891BA0"/>
    <w:rsid w:val="00891EC2"/>
    <w:rsid w:val="00896A9B"/>
    <w:rsid w:val="008A4718"/>
    <w:rsid w:val="008B3CCC"/>
    <w:rsid w:val="008D036D"/>
    <w:rsid w:val="008D30A6"/>
    <w:rsid w:val="008E0102"/>
    <w:rsid w:val="008E1173"/>
    <w:rsid w:val="008E44F2"/>
    <w:rsid w:val="008E45FA"/>
    <w:rsid w:val="008E6D56"/>
    <w:rsid w:val="008F66B9"/>
    <w:rsid w:val="00901971"/>
    <w:rsid w:val="00901B65"/>
    <w:rsid w:val="009024DD"/>
    <w:rsid w:val="00902CC6"/>
    <w:rsid w:val="00903C0B"/>
    <w:rsid w:val="009056DC"/>
    <w:rsid w:val="009115DD"/>
    <w:rsid w:val="009251C8"/>
    <w:rsid w:val="009253B1"/>
    <w:rsid w:val="0093064D"/>
    <w:rsid w:val="009426A5"/>
    <w:rsid w:val="009454F7"/>
    <w:rsid w:val="00952ABE"/>
    <w:rsid w:val="00953C95"/>
    <w:rsid w:val="00955E6B"/>
    <w:rsid w:val="009630A1"/>
    <w:rsid w:val="0096666A"/>
    <w:rsid w:val="00966E70"/>
    <w:rsid w:val="00970F42"/>
    <w:rsid w:val="00972B20"/>
    <w:rsid w:val="00974B1A"/>
    <w:rsid w:val="00986571"/>
    <w:rsid w:val="00986D0A"/>
    <w:rsid w:val="009A2E30"/>
    <w:rsid w:val="009A49B6"/>
    <w:rsid w:val="009B3AD2"/>
    <w:rsid w:val="009C086B"/>
    <w:rsid w:val="009C12E7"/>
    <w:rsid w:val="009C2903"/>
    <w:rsid w:val="009C71B3"/>
    <w:rsid w:val="009D2733"/>
    <w:rsid w:val="009D6539"/>
    <w:rsid w:val="009D7985"/>
    <w:rsid w:val="009D7A12"/>
    <w:rsid w:val="00A006AF"/>
    <w:rsid w:val="00A00A5E"/>
    <w:rsid w:val="00A01742"/>
    <w:rsid w:val="00A04B9B"/>
    <w:rsid w:val="00A063E5"/>
    <w:rsid w:val="00A069FB"/>
    <w:rsid w:val="00A116FF"/>
    <w:rsid w:val="00A12E68"/>
    <w:rsid w:val="00A2149A"/>
    <w:rsid w:val="00A22CBF"/>
    <w:rsid w:val="00A34087"/>
    <w:rsid w:val="00A35372"/>
    <w:rsid w:val="00A3775A"/>
    <w:rsid w:val="00A37993"/>
    <w:rsid w:val="00A4184F"/>
    <w:rsid w:val="00A46B04"/>
    <w:rsid w:val="00A47352"/>
    <w:rsid w:val="00A5306D"/>
    <w:rsid w:val="00A534C3"/>
    <w:rsid w:val="00A5553C"/>
    <w:rsid w:val="00A645D6"/>
    <w:rsid w:val="00A664E1"/>
    <w:rsid w:val="00A679D7"/>
    <w:rsid w:val="00A67A82"/>
    <w:rsid w:val="00A71A9D"/>
    <w:rsid w:val="00A750D8"/>
    <w:rsid w:val="00A7551A"/>
    <w:rsid w:val="00A77A82"/>
    <w:rsid w:val="00A80D21"/>
    <w:rsid w:val="00A82745"/>
    <w:rsid w:val="00A91366"/>
    <w:rsid w:val="00A92554"/>
    <w:rsid w:val="00A95697"/>
    <w:rsid w:val="00AA45E1"/>
    <w:rsid w:val="00AB5E1D"/>
    <w:rsid w:val="00AC0628"/>
    <w:rsid w:val="00AC3B16"/>
    <w:rsid w:val="00AC3B79"/>
    <w:rsid w:val="00AC4B0F"/>
    <w:rsid w:val="00AD4D15"/>
    <w:rsid w:val="00AD5975"/>
    <w:rsid w:val="00AE2525"/>
    <w:rsid w:val="00AE65F5"/>
    <w:rsid w:val="00B163BF"/>
    <w:rsid w:val="00B23C95"/>
    <w:rsid w:val="00B3137F"/>
    <w:rsid w:val="00B42FBD"/>
    <w:rsid w:val="00B55BD6"/>
    <w:rsid w:val="00B64FBE"/>
    <w:rsid w:val="00B66672"/>
    <w:rsid w:val="00B83286"/>
    <w:rsid w:val="00B83CB1"/>
    <w:rsid w:val="00BA186D"/>
    <w:rsid w:val="00BA1ABE"/>
    <w:rsid w:val="00BA4E86"/>
    <w:rsid w:val="00BB15C6"/>
    <w:rsid w:val="00BB5A45"/>
    <w:rsid w:val="00BC0816"/>
    <w:rsid w:val="00BC08C9"/>
    <w:rsid w:val="00BC3198"/>
    <w:rsid w:val="00BD1AAB"/>
    <w:rsid w:val="00BD1D1D"/>
    <w:rsid w:val="00BD5574"/>
    <w:rsid w:val="00BE0759"/>
    <w:rsid w:val="00BE2112"/>
    <w:rsid w:val="00BE3AD0"/>
    <w:rsid w:val="00C006D8"/>
    <w:rsid w:val="00C043AD"/>
    <w:rsid w:val="00C0642B"/>
    <w:rsid w:val="00C11E79"/>
    <w:rsid w:val="00C17D0B"/>
    <w:rsid w:val="00C264B0"/>
    <w:rsid w:val="00C2666B"/>
    <w:rsid w:val="00C32B63"/>
    <w:rsid w:val="00C402EB"/>
    <w:rsid w:val="00C44767"/>
    <w:rsid w:val="00C56BCE"/>
    <w:rsid w:val="00C56D10"/>
    <w:rsid w:val="00C64ACE"/>
    <w:rsid w:val="00C665D8"/>
    <w:rsid w:val="00C67846"/>
    <w:rsid w:val="00C67F38"/>
    <w:rsid w:val="00C70262"/>
    <w:rsid w:val="00C77666"/>
    <w:rsid w:val="00C817CC"/>
    <w:rsid w:val="00C828B6"/>
    <w:rsid w:val="00C8655A"/>
    <w:rsid w:val="00C8764C"/>
    <w:rsid w:val="00C9119E"/>
    <w:rsid w:val="00C944C8"/>
    <w:rsid w:val="00CA415E"/>
    <w:rsid w:val="00CB195F"/>
    <w:rsid w:val="00CC1436"/>
    <w:rsid w:val="00CC2F55"/>
    <w:rsid w:val="00CC3993"/>
    <w:rsid w:val="00CC3AD1"/>
    <w:rsid w:val="00CC7B78"/>
    <w:rsid w:val="00CD1696"/>
    <w:rsid w:val="00CD2841"/>
    <w:rsid w:val="00CE4F3F"/>
    <w:rsid w:val="00CF43AB"/>
    <w:rsid w:val="00D00FB9"/>
    <w:rsid w:val="00D0166F"/>
    <w:rsid w:val="00D01834"/>
    <w:rsid w:val="00D03FCE"/>
    <w:rsid w:val="00D047B9"/>
    <w:rsid w:val="00D0594D"/>
    <w:rsid w:val="00D23FE6"/>
    <w:rsid w:val="00D2594D"/>
    <w:rsid w:val="00D348A5"/>
    <w:rsid w:val="00D36380"/>
    <w:rsid w:val="00D42BFB"/>
    <w:rsid w:val="00D43273"/>
    <w:rsid w:val="00D4620A"/>
    <w:rsid w:val="00D50DF7"/>
    <w:rsid w:val="00D53D12"/>
    <w:rsid w:val="00D6360D"/>
    <w:rsid w:val="00D72277"/>
    <w:rsid w:val="00D75C5B"/>
    <w:rsid w:val="00D81B59"/>
    <w:rsid w:val="00D82D6E"/>
    <w:rsid w:val="00D90D42"/>
    <w:rsid w:val="00DA16B2"/>
    <w:rsid w:val="00DA4149"/>
    <w:rsid w:val="00DB166C"/>
    <w:rsid w:val="00DC4EF5"/>
    <w:rsid w:val="00DC699B"/>
    <w:rsid w:val="00DD0894"/>
    <w:rsid w:val="00DD3177"/>
    <w:rsid w:val="00DD5C9F"/>
    <w:rsid w:val="00DE33FE"/>
    <w:rsid w:val="00DE6652"/>
    <w:rsid w:val="00DE7110"/>
    <w:rsid w:val="00DF36C2"/>
    <w:rsid w:val="00DF6DA1"/>
    <w:rsid w:val="00DF7774"/>
    <w:rsid w:val="00E20E3B"/>
    <w:rsid w:val="00E22307"/>
    <w:rsid w:val="00E23345"/>
    <w:rsid w:val="00E25DE5"/>
    <w:rsid w:val="00E26FFA"/>
    <w:rsid w:val="00E41DEB"/>
    <w:rsid w:val="00E47913"/>
    <w:rsid w:val="00E525BB"/>
    <w:rsid w:val="00E552BA"/>
    <w:rsid w:val="00E603E0"/>
    <w:rsid w:val="00E60F83"/>
    <w:rsid w:val="00E63484"/>
    <w:rsid w:val="00E72BE5"/>
    <w:rsid w:val="00E74523"/>
    <w:rsid w:val="00E77FA8"/>
    <w:rsid w:val="00E84217"/>
    <w:rsid w:val="00E843BB"/>
    <w:rsid w:val="00E91614"/>
    <w:rsid w:val="00E916C7"/>
    <w:rsid w:val="00E91A35"/>
    <w:rsid w:val="00EA0FAF"/>
    <w:rsid w:val="00EA2214"/>
    <w:rsid w:val="00EA51A7"/>
    <w:rsid w:val="00EC261E"/>
    <w:rsid w:val="00EC2E79"/>
    <w:rsid w:val="00ED0891"/>
    <w:rsid w:val="00EE08DC"/>
    <w:rsid w:val="00EF1F2C"/>
    <w:rsid w:val="00EF3B2C"/>
    <w:rsid w:val="00EF767C"/>
    <w:rsid w:val="00F10A26"/>
    <w:rsid w:val="00F11A75"/>
    <w:rsid w:val="00F137EB"/>
    <w:rsid w:val="00F25BB3"/>
    <w:rsid w:val="00F265F7"/>
    <w:rsid w:val="00F315B3"/>
    <w:rsid w:val="00F31853"/>
    <w:rsid w:val="00F33CB7"/>
    <w:rsid w:val="00F352C2"/>
    <w:rsid w:val="00F44121"/>
    <w:rsid w:val="00F51E27"/>
    <w:rsid w:val="00F55A38"/>
    <w:rsid w:val="00F55BF5"/>
    <w:rsid w:val="00F613E7"/>
    <w:rsid w:val="00F66F06"/>
    <w:rsid w:val="00F7417F"/>
    <w:rsid w:val="00F74D85"/>
    <w:rsid w:val="00F763BC"/>
    <w:rsid w:val="00F76A1D"/>
    <w:rsid w:val="00F84C3A"/>
    <w:rsid w:val="00F85B72"/>
    <w:rsid w:val="00F86207"/>
    <w:rsid w:val="00F8683D"/>
    <w:rsid w:val="00F9769C"/>
    <w:rsid w:val="00FA1E45"/>
    <w:rsid w:val="00FA3207"/>
    <w:rsid w:val="00FA3DCA"/>
    <w:rsid w:val="00FA6A6E"/>
    <w:rsid w:val="00FB4790"/>
    <w:rsid w:val="00FC1A1B"/>
    <w:rsid w:val="00FC7172"/>
    <w:rsid w:val="00FC7AB6"/>
    <w:rsid w:val="00FD0900"/>
    <w:rsid w:val="00FD2C35"/>
    <w:rsid w:val="00FD4D34"/>
    <w:rsid w:val="00FE0188"/>
    <w:rsid w:val="00FF1D50"/>
    <w:rsid w:val="00FF31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5EB33858-81EC-E447-88A2-02330359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 w:type="paragraph" w:styleId="NoSpacing">
    <w:name w:val="No Spacing"/>
    <w:uiPriority w:val="1"/>
    <w:qFormat/>
    <w:rsid w:val="000435A2"/>
    <w:rPr>
      <w:rFonts w:ascii="Georgia" w:hAnsi="Georgia"/>
      <w:sz w:val="22"/>
    </w:rPr>
  </w:style>
  <w:style w:type="character" w:styleId="LineNumber">
    <w:name w:val="line number"/>
    <w:basedOn w:val="DefaultParagraphFont"/>
    <w:uiPriority w:val="99"/>
    <w:semiHidden/>
    <w:unhideWhenUsed/>
    <w:rsid w:val="00911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E24BE9-D325-1C43-AA42-48FDF8D2CAE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26240</Words>
  <Characters>149574</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10</cp:revision>
  <dcterms:created xsi:type="dcterms:W3CDTF">2021-11-19T15:59:00Z</dcterms:created>
  <dcterms:modified xsi:type="dcterms:W3CDTF">2022-03-2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academic","emotions":[],"dialect":"british","audience":"expert","style":"formal"}</vt:lpwstr>
  </property>
</Properties>
</file>